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C75406" w14:textId="15112C26" w:rsidR="00EF6804" w:rsidRPr="00EF6804" w:rsidRDefault="00EF6804" w:rsidP="00EF6804">
      <w:pPr>
        <w:pStyle w:val="Subtitle"/>
        <w:jc w:val="center"/>
        <w:rPr>
          <w:sz w:val="32"/>
          <w:szCs w:val="32"/>
        </w:rPr>
      </w:pPr>
      <w:r>
        <w:rPr>
          <w:sz w:val="32"/>
          <w:szCs w:val="32"/>
        </w:rPr>
        <w:t>SWANSEA UNIVERSITY</w:t>
      </w:r>
    </w:p>
    <w:p w14:paraId="2DBECF98" w14:textId="7D10311D" w:rsidR="00EF6804" w:rsidRDefault="00EF6804" w:rsidP="00EF6804">
      <w:pPr>
        <w:pStyle w:val="Subtitle"/>
        <w:jc w:val="center"/>
      </w:pPr>
      <w:r>
        <w:t>COMPUTER SCIENCE</w:t>
      </w:r>
    </w:p>
    <w:p w14:paraId="32E7AB4F" w14:textId="29FE8DF2" w:rsidR="00EF6804" w:rsidRPr="00EF6804" w:rsidRDefault="00EF6804" w:rsidP="00EF6804">
      <w:pPr>
        <w:pStyle w:val="Subtitle"/>
        <w:jc w:val="center"/>
      </w:pPr>
      <w:r>
        <w:t>Research Methodology</w:t>
      </w:r>
    </w:p>
    <w:p w14:paraId="7926314A" w14:textId="67AD6EB9" w:rsidR="0076444F" w:rsidRPr="00EF6804" w:rsidRDefault="0076444F" w:rsidP="00EF6804">
      <w:pPr>
        <w:pStyle w:val="Subtitle"/>
        <w:rPr>
          <w:rStyle w:val="TitleChar"/>
          <w:color w:val="auto"/>
          <w:spacing w:val="0"/>
          <w:sz w:val="30"/>
          <w:szCs w:val="30"/>
        </w:rPr>
      </w:pPr>
    </w:p>
    <w:p w14:paraId="7CE35190" w14:textId="72A0C7EE" w:rsidR="003442C0" w:rsidRDefault="003442C0" w:rsidP="003442C0">
      <w:pPr>
        <w:jc w:val="center"/>
        <w:rPr>
          <w:sz w:val="36"/>
          <w:szCs w:val="36"/>
        </w:rPr>
      </w:pPr>
      <w:r>
        <w:rPr>
          <w:sz w:val="36"/>
          <w:szCs w:val="36"/>
        </w:rPr>
        <w:t>C</w:t>
      </w:r>
      <w:r w:rsidR="00CD699A" w:rsidRPr="003442C0">
        <w:rPr>
          <w:sz w:val="36"/>
          <w:szCs w:val="36"/>
        </w:rPr>
        <w:t xml:space="preserve">omputer </w:t>
      </w:r>
      <w:r>
        <w:rPr>
          <w:rStyle w:val="TitleChar"/>
          <w:b/>
          <w:sz w:val="36"/>
          <w:szCs w:val="36"/>
        </w:rPr>
        <w:t>V</w:t>
      </w:r>
      <w:r w:rsidR="00CD699A" w:rsidRPr="003442C0">
        <w:rPr>
          <w:b/>
          <w:sz w:val="36"/>
          <w:szCs w:val="36"/>
        </w:rPr>
        <w:t>iruses</w:t>
      </w:r>
      <w:r w:rsidR="00187012" w:rsidRPr="003442C0">
        <w:rPr>
          <w:sz w:val="36"/>
          <w:szCs w:val="36"/>
        </w:rPr>
        <w:t xml:space="preserve"> and </w:t>
      </w:r>
      <w:r w:rsidR="00EF6804" w:rsidRPr="003442C0">
        <w:rPr>
          <w:sz w:val="36"/>
          <w:szCs w:val="36"/>
        </w:rPr>
        <w:t>S</w:t>
      </w:r>
      <w:r w:rsidR="00187012" w:rsidRPr="003442C0">
        <w:rPr>
          <w:sz w:val="36"/>
          <w:szCs w:val="36"/>
        </w:rPr>
        <w:t>ecurity t</w:t>
      </w:r>
      <w:r w:rsidR="009862B3" w:rsidRPr="003442C0">
        <w:rPr>
          <w:sz w:val="36"/>
          <w:szCs w:val="36"/>
        </w:rPr>
        <w:t>hreats of the web</w:t>
      </w:r>
    </w:p>
    <w:p w14:paraId="0254276F" w14:textId="1A5FB565" w:rsidR="0076444F" w:rsidRPr="003442C0" w:rsidRDefault="00C7121D" w:rsidP="003442C0">
      <w:pPr>
        <w:pStyle w:val="Subtitle"/>
        <w:jc w:val="center"/>
        <w:rPr>
          <w:sz w:val="36"/>
          <w:szCs w:val="36"/>
        </w:rPr>
      </w:pPr>
      <w:r>
        <w:t xml:space="preserve">A </w:t>
      </w:r>
      <w:r w:rsidR="003B3F05">
        <w:t>t</w:t>
      </w:r>
      <w:r>
        <w:t xml:space="preserve">heoretical report </w:t>
      </w:r>
      <w:r w:rsidR="00653F7F">
        <w:t>i</w:t>
      </w:r>
      <w:r>
        <w:t>n</w:t>
      </w:r>
      <w:r w:rsidR="00653F7F">
        <w:t xml:space="preserve"> finding what </w:t>
      </w:r>
      <w:r w:rsidR="00653F7F" w:rsidRPr="00653F7F">
        <w:rPr>
          <w:b/>
        </w:rPr>
        <w:t>is</w:t>
      </w:r>
      <w:r w:rsidR="00653F7F">
        <w:t xml:space="preserve"> the </w:t>
      </w:r>
      <w:r w:rsidR="00653F7F" w:rsidRPr="00653F7F">
        <w:rPr>
          <w:b/>
        </w:rPr>
        <w:t>key</w:t>
      </w:r>
      <w:r w:rsidR="00653F7F">
        <w:t xml:space="preserve"> to</w:t>
      </w:r>
      <w:r>
        <w:t xml:space="preserve"> </w:t>
      </w:r>
      <w:r w:rsidR="003442C0">
        <w:t xml:space="preserve">solving </w:t>
      </w:r>
      <w:r>
        <w:t>the computer virus problem</w:t>
      </w:r>
    </w:p>
    <w:p w14:paraId="58FB8B76" w14:textId="5CE6E182" w:rsidR="00187012" w:rsidRDefault="00C15ECE" w:rsidP="00C7121D">
      <w:pPr>
        <w:jc w:val="center"/>
        <w:rPr>
          <w:sz w:val="32"/>
          <w:szCs w:val="32"/>
        </w:rPr>
      </w:pPr>
      <w:r>
        <w:rPr>
          <w:noProof/>
          <w:sz w:val="32"/>
          <w:szCs w:val="32"/>
          <w:lang w:eastAsia="en-GB"/>
        </w:rPr>
        <mc:AlternateContent>
          <mc:Choice Requires="wpg">
            <w:drawing>
              <wp:anchor distT="0" distB="0" distL="114300" distR="114300" simplePos="0" relativeHeight="251673600" behindDoc="0" locked="0" layoutInCell="1" allowOverlap="1" wp14:anchorId="20662819" wp14:editId="3217C75C">
                <wp:simplePos x="0" y="0"/>
                <wp:positionH relativeFrom="column">
                  <wp:posOffset>2011246</wp:posOffset>
                </wp:positionH>
                <wp:positionV relativeFrom="paragraph">
                  <wp:posOffset>52721</wp:posOffset>
                </wp:positionV>
                <wp:extent cx="1701312" cy="1595887"/>
                <wp:effectExtent l="76200" t="152400" r="89535" b="4445"/>
                <wp:wrapNone/>
                <wp:docPr id="24" name="Group 24"/>
                <wp:cNvGraphicFramePr/>
                <a:graphic xmlns:a="http://schemas.openxmlformats.org/drawingml/2006/main">
                  <a:graphicData uri="http://schemas.microsoft.com/office/word/2010/wordprocessingGroup">
                    <wpg:wgp>
                      <wpg:cNvGrpSpPr/>
                      <wpg:grpSpPr>
                        <a:xfrm>
                          <a:off x="0" y="0"/>
                          <a:ext cx="1701312" cy="1595887"/>
                          <a:chOff x="-12446" y="0"/>
                          <a:chExt cx="1646187" cy="1544128"/>
                        </a:xfrm>
                      </wpg:grpSpPr>
                      <wps:wsp>
                        <wps:cNvPr id="13" name="Text Box 13"/>
                        <wps:cNvSpPr txBox="1"/>
                        <wps:spPr>
                          <a:xfrm>
                            <a:off x="565761" y="1181819"/>
                            <a:ext cx="569343" cy="36230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4FA12D" w14:textId="77777777" w:rsidR="00D36607" w:rsidRPr="00187012" w:rsidRDefault="00D36607" w:rsidP="00187012">
                              <w:pPr>
                                <w:jc w:val="both"/>
                                <w:rPr>
                                  <w:sz w:val="28"/>
                                  <w:szCs w:val="28"/>
                                </w:rPr>
                              </w:pPr>
                              <w:r w:rsidRPr="00187012">
                                <w:rPr>
                                  <w:sz w:val="28"/>
                                  <w:szCs w:val="28"/>
                                </w:rPr>
                                <w:t>svoy</w:t>
                              </w:r>
                            </w:p>
                            <w:p w14:paraId="45F4F4C7" w14:textId="77777777" w:rsidR="00D36607" w:rsidRDefault="00D36607" w:rsidP="001870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rot="6476632">
                            <a:off x="1160983" y="733246"/>
                            <a:ext cx="522605" cy="4229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E5B5FA" w14:textId="69461710" w:rsidR="00D36607" w:rsidRDefault="00D36607" w:rsidP="00187012">
                              <w:r w:rsidRPr="00187012">
                                <w:rPr>
                                  <w:sz w:val="28"/>
                                  <w:szCs w:val="28"/>
                                </w:rPr>
                                <w:t>u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rot="2109526">
                            <a:off x="936697" y="0"/>
                            <a:ext cx="585470" cy="3035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E28B50" w14:textId="1591CAB6" w:rsidR="00D36607" w:rsidRDefault="00D36607" w:rsidP="00187012">
                              <w:r w:rsidRPr="00187012">
                                <w:rPr>
                                  <w:sz w:val="28"/>
                                  <w:szCs w:val="28"/>
                                </w:rPr>
                                <w:t>jsts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rot="15186846">
                            <a:off x="-196164" y="649407"/>
                            <a:ext cx="790345" cy="4229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DEA5697" w14:textId="1C056B62" w:rsidR="00D36607" w:rsidRPr="00187012" w:rsidRDefault="00D36607">
                              <w:pPr>
                                <w:rPr>
                                  <w:sz w:val="28"/>
                                  <w:szCs w:val="28"/>
                                </w:rPr>
                              </w:pPr>
                              <w:r w:rsidRPr="00187012">
                                <w:rPr>
                                  <w:sz w:val="28"/>
                                  <w:szCs w:val="28"/>
                                </w:rPr>
                                <w:t>tcnqoso</w:t>
                              </w:r>
                              <w:r>
                                <w:rPr>
                                  <w:sz w:val="28"/>
                                  <w:szCs w:val="28"/>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gular Pentagon 10"/>
                        <wps:cNvSpPr/>
                        <wps:spPr>
                          <a:xfrm>
                            <a:off x="177572" y="17252"/>
                            <a:ext cx="1307465" cy="1245235"/>
                          </a:xfrm>
                          <a:prstGeom prst="pentagon">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rot="19379842">
                            <a:off x="117187" y="8627"/>
                            <a:ext cx="600075" cy="3530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862FCD" w14:textId="3A4B6192" w:rsidR="00D36607" w:rsidRPr="00187012" w:rsidRDefault="00D36607" w:rsidP="00187012">
                              <w:pPr>
                                <w:rPr>
                                  <w:sz w:val="28"/>
                                  <w:szCs w:val="28"/>
                                </w:rPr>
                              </w:pPr>
                              <w:r w:rsidRPr="00187012">
                                <w:rPr>
                                  <w:sz w:val="28"/>
                                  <w:szCs w:val="28"/>
                                </w:rPr>
                                <w:t>wcg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4" o:spid="_x0000_s1026" style="position:absolute;left:0;text-align:left;margin-left:158.35pt;margin-top:4.15pt;width:133.95pt;height:125.65pt;z-index:251673600;mso-width-relative:margin;mso-height-relative:margin" coordorigin="-124" coordsize="16461,15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">
                <v:shapetype id="_x0000_t202" coordsize="21600,21600" o:spt="202" path="m,l,21600r21600,l21600,xe">
                  <v:stroke joinstyle="miter"/>
                  <v:path gradientshapeok="t" o:connecttype="rect"/>
                </v:shapetype>
                <v:shape id="Text Box 13" o:spid="_x0000_s1027" type="#_x0000_t202" style="position:absolute;left:5657;top:11818;width:5694;height:3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HZr8MA&#10;AADbAAAADwAAAGRycy9kb3ducmV2LnhtbERPS2vCQBC+C/0PyxS8SN1o6IPUVUTUircabeltyE6T&#10;YHY2ZNck/fduQfA2H99zZoveVKKlxpWWFUzGEQjizOqScwXHdPP0BsJ5ZI2VZVLwRw4W84fBDBNt&#10;O/6k9uBzEULYJaig8L5OpHRZQQbd2NbEgfu1jUEfYJNL3WAXwk0lp1H0Ig2WHBoKrGlVUHY+XIyC&#10;n1H+vXf99tTFz3G9/mjT1y+dKjV87JfvIDz1/i6+uXc6zI/h/5dwgJx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HZr8MAAADbAAAADwAAAAAAAAAAAAAAAACYAgAAZHJzL2Rv&#10;d25yZXYueG1sUEsFBgAAAAAEAAQA9QAAAIgDAAAAAA==&#10;" fillcolor="white [3201]" stroked="f" strokeweight=".5pt">
                  <v:textbox>
                    <w:txbxContent>
                      <w:p w14:paraId="334FA12D" w14:textId="77777777" w:rsidR="00D36607" w:rsidRPr="00187012" w:rsidRDefault="00D36607" w:rsidP="00187012">
                        <w:pPr>
                          <w:jc w:val="both"/>
                          <w:rPr>
                            <w:sz w:val="28"/>
                            <w:szCs w:val="28"/>
                          </w:rPr>
                        </w:pPr>
                        <w:r w:rsidRPr="00187012">
                          <w:rPr>
                            <w:sz w:val="28"/>
                            <w:szCs w:val="28"/>
                          </w:rPr>
                          <w:t>svoy</w:t>
                        </w:r>
                      </w:p>
                      <w:p w14:paraId="45F4F4C7" w14:textId="77777777" w:rsidR="00D36607" w:rsidRDefault="00D36607" w:rsidP="00187012"/>
                    </w:txbxContent>
                  </v:textbox>
                </v:shape>
                <v:shape id="Text Box 14" o:spid="_x0000_s1028" type="#_x0000_t202" style="position:absolute;left:11609;top:7332;width:5227;height:4229;rotation:7074209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2aOsIA&#10;AADbAAAADwAAAGRycy9kb3ducmV2LnhtbERPS2vCQBC+F/wPywi9NRsfiMSsUpRC9WJr9T5kJw+b&#10;nQ3ZrUn667sFwdt8fM9JN72pxY1aV1lWMIliEMSZ1RUXCs5fby9LEM4ja6wtk4KBHGzWo6cUE207&#10;/qTbyRcihLBLUEHpfZNI6bKSDLrINsSBy21r0AfYFlK32IVwU8tpHC+kwYpDQ4kNbUvKvk8/RoG9&#10;HvX0cJjlHzK/HJf7YTfbNb9KPY/71xUIT71/iO/udx3mz+H/l3C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vZo6wgAAANsAAAAPAAAAAAAAAAAAAAAAAJgCAABkcnMvZG93&#10;bnJldi54bWxQSwUGAAAAAAQABAD1AAAAhwMAAAAA&#10;" fillcolor="white [3201]" stroked="f" strokeweight=".5pt">
                  <v:textbox>
                    <w:txbxContent>
                      <w:p w14:paraId="4FE5B5FA" w14:textId="69461710" w:rsidR="00D36607" w:rsidRDefault="00D36607" w:rsidP="00187012">
                        <w:r w:rsidRPr="00187012">
                          <w:rPr>
                            <w:sz w:val="28"/>
                            <w:szCs w:val="28"/>
                          </w:rPr>
                          <w:t>ucs</w:t>
                        </w:r>
                      </w:p>
                    </w:txbxContent>
                  </v:textbox>
                </v:shape>
                <v:shape id="Text Box 15" o:spid="_x0000_s1029" type="#_x0000_t202" style="position:absolute;left:9366;width:5855;height:3035;rotation:230416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y0MIA&#10;AADbAAAADwAAAGRycy9kb3ducmV2LnhtbERPTYvCMBC9C/sfwgheZE1WVLRrlF2h4GFBrAteh2a2&#10;rTaT0kSt/34jCN7m8T5nue5sLa7U+sqxho+RAkGcO1NxoeH3kL7PQfiAbLB2TBru5GG9eustMTHu&#10;xnu6ZqEQMYR9ghrKEJpESp+XZNGPXEMcuT/XWgwRtoU0Ld5iuK3lWKmZtFhxbCixoU1J+Tm7WA1Z&#10;XSirzruf+XHxPRme8ixN93etB/3u6xNEoC68xE/31sT5U3j8Eg+Qq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JPLQwgAAANsAAAAPAAAAAAAAAAAAAAAAAJgCAABkcnMvZG93&#10;bnJldi54bWxQSwUGAAAAAAQABAD1AAAAhwMAAAAA&#10;" fillcolor="white [3201]" stroked="f" strokeweight=".5pt">
                  <v:textbox>
                    <w:txbxContent>
                      <w:p w14:paraId="22E28B50" w14:textId="1591CAB6" w:rsidR="00D36607" w:rsidRDefault="00D36607" w:rsidP="00187012">
                        <w:r w:rsidRPr="00187012">
                          <w:rPr>
                            <w:sz w:val="28"/>
                            <w:szCs w:val="28"/>
                          </w:rPr>
                          <w:t>jstsn</w:t>
                        </w:r>
                      </w:p>
                    </w:txbxContent>
                  </v:textbox>
                </v:shape>
                <v:shape id="Text Box 11" o:spid="_x0000_s1030" type="#_x0000_t202" style="position:absolute;left:-1962;top:6494;width:7904;height:4228;rotation:-7004874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jMMA&#10;AADbAAAADwAAAGRycy9kb3ducmV2LnhtbERPyWrDMBC9F/IPYgK9NbJbKIkTJYRAwaH4kOWQ3AZp&#10;Yqu1RsZSY/fvq0Kht3m8dVab0bXiTn2wnhXkswwEsfbGcq3gfHp7moMIEdlg65kUfFOAzXrysMLC&#10;+IEPdD/GWqQQDgUqaGLsCimDbshhmPmOOHE33zuMCfa1ND0OKdy18jnLXqVDy6mhwY52DenP45dT&#10;8HLbc0V2oT/ez9f53lblQV+8Uo/TcbsEEWmM/+I/d2nS/Bx+f0kH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jMMAAADbAAAADwAAAAAAAAAAAAAAAACYAgAAZHJzL2Rv&#10;d25yZXYueG1sUEsFBgAAAAAEAAQA9QAAAIgDAAAAAA==&#10;" filled="f" stroked="f" strokeweight=".5pt">
                  <v:textbox>
                    <w:txbxContent>
                      <w:p w14:paraId="3DEA5697" w14:textId="1C056B62" w:rsidR="00D36607" w:rsidRPr="00187012" w:rsidRDefault="00D36607">
                        <w:pPr>
                          <w:rPr>
                            <w:sz w:val="28"/>
                            <w:szCs w:val="28"/>
                          </w:rPr>
                        </w:pPr>
                        <w:r w:rsidRPr="00187012">
                          <w:rPr>
                            <w:sz w:val="28"/>
                            <w:szCs w:val="28"/>
                          </w:rPr>
                          <w:t>tcnqoso</w:t>
                        </w:r>
                        <w:r>
                          <w:rPr>
                            <w:sz w:val="28"/>
                            <w:szCs w:val="28"/>
                          </w:rPr>
                          <w:t>o</w:t>
                        </w:r>
                      </w:p>
                    </w:txbxContent>
                  </v:textbox>
                </v:shape>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10" o:spid="_x0000_s1031" type="#_x0000_t56" style="position:absolute;left:1775;top:172;width:13075;height:12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YG/MMA&#10;AADbAAAADwAAAGRycy9kb3ducmV2LnhtbESPQWvCQBCF70L/wzKF3nRTKWJTV5GitODJxB8wZMdk&#10;NTsbsmuM/75zKHib4b1575vVZvStGqiPLrCB91kGirgK1nFt4FTup0tQMSFbbAOTgQdF2KxfJivM&#10;bbjzkYYi1UpCOOZooEmpy7WOVUMe4yx0xKKdQ+8xydrX2vZ4l3Df6nmWLbRHx9LQYEffDVXX4uYN&#10;lLePxfXhLq0uDp/WzXdDef4ZjHl7HbdfoBKN6Wn+v/61gi/08osMoN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ZYG/MMAAADbAAAADwAAAAAAAAAAAAAAAACYAgAAZHJzL2Rv&#10;d25yZXYueG1sUEsFBgAAAAAEAAQA9QAAAIgDAAAAAA==&#10;" fillcolor="#ceb966 [3204]" strokecolor="#746325 [1604]" strokeweight="2pt"/>
                <v:shape id="Text Box 16" o:spid="_x0000_s1032" type="#_x0000_t202" style="position:absolute;left:1171;top:86;width:6001;height:3530;rotation:-2425005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wG678A&#10;AADbAAAADwAAAGRycy9kb3ducmV2LnhtbERPS2rDMBDdB3IHMYHuYjktmOJaCSHUpNBV3BxgsMa2&#10;qDUylurP7atCIbt5vO8Up8X2YqLRG8cKDkkKgrh22nCr4P5V7l9B+ICssXdMClbycDpuNwXm2s18&#10;o6kKrYgh7HNU0IUw5FL6uiOLPnEDceQaN1oMEY6t1CPOMdz28jlNM2nRcGzocKBLR/V39WMVmHk1&#10;1+azMdNqD+9leb+mdn1R6mm3nN9ABFrCQ/zv/tBxfgZ/v8QD5PE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XAbrvwAAANsAAAAPAAAAAAAAAAAAAAAAAJgCAABkcnMvZG93bnJl&#10;di54bWxQSwUGAAAAAAQABAD1AAAAhAMAAAAA&#10;" filled="f" stroked="f" strokeweight=".5pt">
                  <v:textbox>
                    <w:txbxContent>
                      <w:p w14:paraId="08862FCD" w14:textId="3A4B6192" w:rsidR="00D36607" w:rsidRPr="00187012" w:rsidRDefault="00D36607" w:rsidP="00187012">
                        <w:pPr>
                          <w:rPr>
                            <w:sz w:val="28"/>
                            <w:szCs w:val="28"/>
                          </w:rPr>
                        </w:pPr>
                        <w:r w:rsidRPr="00187012">
                          <w:rPr>
                            <w:sz w:val="28"/>
                            <w:szCs w:val="28"/>
                          </w:rPr>
                          <w:t>wcgg</w:t>
                        </w:r>
                      </w:p>
                    </w:txbxContent>
                  </v:textbox>
                </v:shape>
              </v:group>
            </w:pict>
          </mc:Fallback>
        </mc:AlternateContent>
      </w:r>
    </w:p>
    <w:p w14:paraId="290C5A20" w14:textId="7198D32A" w:rsidR="00C15ECE" w:rsidRDefault="00C15ECE" w:rsidP="00C7121D">
      <w:pPr>
        <w:jc w:val="center"/>
        <w:rPr>
          <w:sz w:val="32"/>
          <w:szCs w:val="32"/>
        </w:rPr>
      </w:pPr>
    </w:p>
    <w:p w14:paraId="59EA4E19" w14:textId="3DEB33AD" w:rsidR="00C15ECE" w:rsidRDefault="00C15ECE" w:rsidP="00C7121D">
      <w:pPr>
        <w:jc w:val="center"/>
        <w:rPr>
          <w:sz w:val="32"/>
          <w:szCs w:val="32"/>
        </w:rPr>
      </w:pPr>
    </w:p>
    <w:p w14:paraId="0CC2F212" w14:textId="623BC225" w:rsidR="00C15ECE" w:rsidRDefault="00C15ECE" w:rsidP="00C7121D">
      <w:pPr>
        <w:jc w:val="center"/>
        <w:rPr>
          <w:sz w:val="32"/>
          <w:szCs w:val="32"/>
        </w:rPr>
      </w:pPr>
    </w:p>
    <w:p w14:paraId="2DCD5FFA" w14:textId="600BD05E" w:rsidR="00C15ECE" w:rsidRPr="00EF6804" w:rsidRDefault="00EF6804" w:rsidP="00EF6804">
      <w:pPr>
        <w:jc w:val="center"/>
        <w:rPr>
          <w:sz w:val="20"/>
          <w:szCs w:val="20"/>
        </w:rPr>
      </w:pPr>
      <w:r>
        <w:rPr>
          <w:sz w:val="20"/>
          <w:szCs w:val="20"/>
        </w:rPr>
        <w:t>HINT:  a keyword cipher</w:t>
      </w:r>
    </w:p>
    <w:p w14:paraId="1F1C90D9" w14:textId="4F2EF801" w:rsidR="00C7121D" w:rsidRDefault="00C7121D" w:rsidP="00C7121D">
      <w:pPr>
        <w:jc w:val="center"/>
        <w:rPr>
          <w:sz w:val="32"/>
          <w:szCs w:val="32"/>
        </w:rPr>
      </w:pPr>
      <w:r>
        <w:rPr>
          <w:sz w:val="32"/>
          <w:szCs w:val="32"/>
        </w:rPr>
        <w:t xml:space="preserve">By </w:t>
      </w:r>
      <w:r w:rsidR="003442C0">
        <w:rPr>
          <w:sz w:val="32"/>
          <w:szCs w:val="32"/>
        </w:rPr>
        <w:t xml:space="preserve">Dominic Chim </w:t>
      </w:r>
      <w:r w:rsidR="003442C0">
        <w:rPr>
          <w:sz w:val="32"/>
          <w:szCs w:val="32"/>
        </w:rPr>
        <w:br/>
        <w:t>S</w:t>
      </w:r>
      <w:r>
        <w:rPr>
          <w:sz w:val="32"/>
          <w:szCs w:val="32"/>
        </w:rPr>
        <w:t xml:space="preserve">upervised by </w:t>
      </w:r>
      <w:r w:rsidR="003442C0">
        <w:rPr>
          <w:sz w:val="32"/>
          <w:szCs w:val="32"/>
        </w:rPr>
        <w:t xml:space="preserve">Dr </w:t>
      </w:r>
      <w:r>
        <w:rPr>
          <w:sz w:val="32"/>
          <w:szCs w:val="32"/>
        </w:rPr>
        <w:t>Ben Mora</w:t>
      </w:r>
    </w:p>
    <w:p w14:paraId="10D02A5C" w14:textId="0402BFB2" w:rsidR="003442C0" w:rsidRDefault="003442C0" w:rsidP="00C7121D">
      <w:pPr>
        <w:jc w:val="center"/>
        <w:rPr>
          <w:sz w:val="32"/>
          <w:szCs w:val="32"/>
        </w:rPr>
      </w:pPr>
      <w:r>
        <w:rPr>
          <w:sz w:val="32"/>
          <w:szCs w:val="32"/>
        </w:rPr>
        <w:t>Second Marker: Dr Anton Setzer</w:t>
      </w:r>
    </w:p>
    <w:p w14:paraId="7880B5F3" w14:textId="77777777" w:rsidR="00401B68" w:rsidRDefault="00401B68" w:rsidP="00C7121D">
      <w:pPr>
        <w:jc w:val="center"/>
        <w:rPr>
          <w:sz w:val="32"/>
          <w:szCs w:val="32"/>
        </w:rPr>
      </w:pPr>
    </w:p>
    <w:p w14:paraId="7CD12482" w14:textId="77777777" w:rsidR="00401B68" w:rsidRDefault="00401B68" w:rsidP="00C7121D">
      <w:pPr>
        <w:jc w:val="center"/>
        <w:rPr>
          <w:sz w:val="32"/>
          <w:szCs w:val="32"/>
        </w:rPr>
      </w:pPr>
    </w:p>
    <w:p w14:paraId="7E728B61" w14:textId="65C89C5D" w:rsidR="00401B68" w:rsidRDefault="00401B68" w:rsidP="00C7121D">
      <w:pPr>
        <w:jc w:val="center"/>
        <w:rPr>
          <w:sz w:val="32"/>
          <w:szCs w:val="32"/>
        </w:rPr>
      </w:pPr>
      <w:r>
        <w:rPr>
          <w:sz w:val="32"/>
          <w:szCs w:val="32"/>
        </w:rPr>
        <w:fldChar w:fldCharType="begin"/>
      </w:r>
      <w:r>
        <w:rPr>
          <w:sz w:val="32"/>
          <w:szCs w:val="32"/>
        </w:rPr>
        <w:instrText xml:space="preserve"> DATE  \@ "dd MMMM yyyy"  \* MERGEFORMAT </w:instrText>
      </w:r>
      <w:r>
        <w:rPr>
          <w:sz w:val="32"/>
          <w:szCs w:val="32"/>
        </w:rPr>
        <w:fldChar w:fldCharType="separate"/>
      </w:r>
      <w:r w:rsidR="00440CC5">
        <w:rPr>
          <w:noProof/>
          <w:sz w:val="32"/>
          <w:szCs w:val="32"/>
        </w:rPr>
        <w:t>07 December 2014</w:t>
      </w:r>
      <w:r>
        <w:rPr>
          <w:sz w:val="32"/>
          <w:szCs w:val="32"/>
        </w:rPr>
        <w:fldChar w:fldCharType="end"/>
      </w:r>
    </w:p>
    <w:p w14:paraId="1504296A" w14:textId="2D19D246" w:rsidR="0076444F" w:rsidRDefault="0076444F" w:rsidP="00AF4526">
      <w:pPr>
        <w:jc w:val="both"/>
        <w:rPr>
          <w:sz w:val="32"/>
          <w:szCs w:val="32"/>
        </w:rPr>
      </w:pPr>
    </w:p>
    <w:p w14:paraId="5BB591D6" w14:textId="77777777" w:rsidR="0076444F" w:rsidRDefault="0076444F" w:rsidP="00AF4526">
      <w:pPr>
        <w:jc w:val="both"/>
        <w:rPr>
          <w:sz w:val="32"/>
          <w:szCs w:val="32"/>
        </w:rPr>
      </w:pPr>
    </w:p>
    <w:p w14:paraId="046D105F" w14:textId="77777777" w:rsidR="0076444F" w:rsidRDefault="0076444F" w:rsidP="00AF4526">
      <w:pPr>
        <w:jc w:val="both"/>
        <w:rPr>
          <w:sz w:val="32"/>
          <w:szCs w:val="32"/>
        </w:rPr>
      </w:pPr>
    </w:p>
    <w:p w14:paraId="6719B1F9" w14:textId="77777777" w:rsidR="0076444F" w:rsidRDefault="0076444F" w:rsidP="00AF4526">
      <w:pPr>
        <w:jc w:val="both"/>
        <w:rPr>
          <w:sz w:val="32"/>
          <w:szCs w:val="32"/>
        </w:rPr>
      </w:pPr>
    </w:p>
    <w:p w14:paraId="5FCD96C4" w14:textId="77777777" w:rsidR="0076444F" w:rsidRDefault="0076444F" w:rsidP="00AF4526">
      <w:pPr>
        <w:jc w:val="both"/>
        <w:rPr>
          <w:sz w:val="32"/>
          <w:szCs w:val="32"/>
        </w:rPr>
      </w:pPr>
    </w:p>
    <w:p w14:paraId="09E364F7" w14:textId="77777777" w:rsidR="0076444F" w:rsidRDefault="0076444F" w:rsidP="00AF4526">
      <w:pPr>
        <w:jc w:val="both"/>
        <w:rPr>
          <w:sz w:val="32"/>
          <w:szCs w:val="32"/>
        </w:rPr>
      </w:pPr>
    </w:p>
    <w:p w14:paraId="1D22D765" w14:textId="77777777" w:rsidR="003442C0" w:rsidRDefault="003442C0" w:rsidP="00AF4526">
      <w:pPr>
        <w:jc w:val="both"/>
        <w:rPr>
          <w:sz w:val="32"/>
          <w:szCs w:val="32"/>
        </w:rPr>
      </w:pPr>
    </w:p>
    <w:p w14:paraId="5CAE00C0" w14:textId="77777777" w:rsidR="003442C0" w:rsidRDefault="003442C0" w:rsidP="00AF4526">
      <w:pPr>
        <w:jc w:val="both"/>
        <w:rPr>
          <w:sz w:val="32"/>
          <w:szCs w:val="32"/>
        </w:rPr>
      </w:pPr>
    </w:p>
    <w:sdt>
      <w:sdtPr>
        <w:rPr>
          <w:rFonts w:asciiTheme="minorHAnsi" w:eastAsiaTheme="minorHAnsi" w:hAnsiTheme="minorHAnsi" w:cstheme="minorBidi"/>
          <w:b/>
          <w:bCs/>
          <w:color w:val="auto"/>
          <w:sz w:val="22"/>
          <w:szCs w:val="22"/>
        </w:rPr>
        <w:id w:val="629289466"/>
        <w:docPartObj>
          <w:docPartGallery w:val="Table of Contents"/>
          <w:docPartUnique/>
        </w:docPartObj>
      </w:sdtPr>
      <w:sdtEndPr>
        <w:rPr>
          <w:rFonts w:eastAsiaTheme="minorEastAsia"/>
          <w:b w:val="0"/>
          <w:bCs w:val="0"/>
          <w:noProof/>
          <w:szCs w:val="21"/>
        </w:rPr>
      </w:sdtEndPr>
      <w:sdtContent>
        <w:p w14:paraId="6ECF26A6" w14:textId="77777777" w:rsidR="00A94DEC" w:rsidRDefault="00A94DEC" w:rsidP="00AF4526">
          <w:pPr>
            <w:pStyle w:val="TOCHeading"/>
            <w:jc w:val="both"/>
          </w:pPr>
          <w:r>
            <w:t>Contents</w:t>
          </w:r>
        </w:p>
        <w:p w14:paraId="22A4F43B" w14:textId="77777777" w:rsidR="00440CC5" w:rsidRDefault="00A94DEC">
          <w:pPr>
            <w:pStyle w:val="TOC1"/>
            <w:rPr>
              <w:noProof/>
              <w:szCs w:val="22"/>
              <w:lang w:val="en-GB" w:eastAsia="en-GB"/>
            </w:rPr>
          </w:pPr>
          <w:r>
            <w:fldChar w:fldCharType="begin"/>
          </w:r>
          <w:r>
            <w:instrText xml:space="preserve"> TOC \o "1-3" \h \z \u </w:instrText>
          </w:r>
          <w:r>
            <w:fldChar w:fldCharType="separate"/>
          </w:r>
          <w:hyperlink w:anchor="_Toc405681404" w:history="1">
            <w:r w:rsidR="00440CC5" w:rsidRPr="00C22324">
              <w:rPr>
                <w:rStyle w:val="Hyperlink"/>
                <w:noProof/>
              </w:rPr>
              <w:t>2. Background Information</w:t>
            </w:r>
            <w:r w:rsidR="00440CC5">
              <w:rPr>
                <w:noProof/>
                <w:webHidden/>
              </w:rPr>
              <w:tab/>
            </w:r>
            <w:r w:rsidR="00440CC5">
              <w:rPr>
                <w:noProof/>
                <w:webHidden/>
              </w:rPr>
              <w:fldChar w:fldCharType="begin"/>
            </w:r>
            <w:r w:rsidR="00440CC5">
              <w:rPr>
                <w:noProof/>
                <w:webHidden/>
              </w:rPr>
              <w:instrText xml:space="preserve"> PAGEREF _Toc405681404 \h </w:instrText>
            </w:r>
            <w:r w:rsidR="00440CC5">
              <w:rPr>
                <w:noProof/>
                <w:webHidden/>
              </w:rPr>
            </w:r>
            <w:r w:rsidR="00440CC5">
              <w:rPr>
                <w:noProof/>
                <w:webHidden/>
              </w:rPr>
              <w:fldChar w:fldCharType="separate"/>
            </w:r>
            <w:r w:rsidR="00440CC5">
              <w:rPr>
                <w:noProof/>
                <w:webHidden/>
              </w:rPr>
              <w:t>3</w:t>
            </w:r>
            <w:r w:rsidR="00440CC5">
              <w:rPr>
                <w:noProof/>
                <w:webHidden/>
              </w:rPr>
              <w:fldChar w:fldCharType="end"/>
            </w:r>
          </w:hyperlink>
        </w:p>
        <w:p w14:paraId="2D3A4577" w14:textId="77777777" w:rsidR="00440CC5" w:rsidRDefault="00440CC5">
          <w:pPr>
            <w:pStyle w:val="TOC2"/>
            <w:tabs>
              <w:tab w:val="right" w:leader="dot" w:pos="9016"/>
            </w:tabs>
            <w:rPr>
              <w:noProof/>
              <w:szCs w:val="22"/>
              <w:lang w:val="en-GB" w:eastAsia="en-GB"/>
            </w:rPr>
          </w:pPr>
          <w:hyperlink w:anchor="_Toc405681405" w:history="1">
            <w:r w:rsidRPr="00C22324">
              <w:rPr>
                <w:rStyle w:val="Hyperlink"/>
                <w:noProof/>
              </w:rPr>
              <w:t>2.1. Computer Virus</w:t>
            </w:r>
            <w:r>
              <w:rPr>
                <w:noProof/>
                <w:webHidden/>
              </w:rPr>
              <w:tab/>
            </w:r>
            <w:r>
              <w:rPr>
                <w:noProof/>
                <w:webHidden/>
              </w:rPr>
              <w:fldChar w:fldCharType="begin"/>
            </w:r>
            <w:r>
              <w:rPr>
                <w:noProof/>
                <w:webHidden/>
              </w:rPr>
              <w:instrText xml:space="preserve"> PAGEREF _Toc405681405 \h </w:instrText>
            </w:r>
            <w:r>
              <w:rPr>
                <w:noProof/>
                <w:webHidden/>
              </w:rPr>
            </w:r>
            <w:r>
              <w:rPr>
                <w:noProof/>
                <w:webHidden/>
              </w:rPr>
              <w:fldChar w:fldCharType="separate"/>
            </w:r>
            <w:r>
              <w:rPr>
                <w:noProof/>
                <w:webHidden/>
              </w:rPr>
              <w:t>3</w:t>
            </w:r>
            <w:r>
              <w:rPr>
                <w:noProof/>
                <w:webHidden/>
              </w:rPr>
              <w:fldChar w:fldCharType="end"/>
            </w:r>
          </w:hyperlink>
        </w:p>
        <w:p w14:paraId="2F87AB64" w14:textId="77777777" w:rsidR="00440CC5" w:rsidRDefault="00440CC5">
          <w:pPr>
            <w:pStyle w:val="TOC2"/>
            <w:tabs>
              <w:tab w:val="right" w:leader="dot" w:pos="9016"/>
            </w:tabs>
            <w:rPr>
              <w:noProof/>
              <w:szCs w:val="22"/>
              <w:lang w:val="en-GB" w:eastAsia="en-GB"/>
            </w:rPr>
          </w:pPr>
          <w:hyperlink w:anchor="_Toc405681406" w:history="1">
            <w:r w:rsidRPr="00C22324">
              <w:rPr>
                <w:rStyle w:val="Hyperlink"/>
                <w:noProof/>
              </w:rPr>
              <w:t>2.2. Antivirus</w:t>
            </w:r>
            <w:r>
              <w:rPr>
                <w:noProof/>
                <w:webHidden/>
              </w:rPr>
              <w:tab/>
            </w:r>
            <w:r>
              <w:rPr>
                <w:noProof/>
                <w:webHidden/>
              </w:rPr>
              <w:fldChar w:fldCharType="begin"/>
            </w:r>
            <w:r>
              <w:rPr>
                <w:noProof/>
                <w:webHidden/>
              </w:rPr>
              <w:instrText xml:space="preserve"> PAGEREF _Toc405681406 \h </w:instrText>
            </w:r>
            <w:r>
              <w:rPr>
                <w:noProof/>
                <w:webHidden/>
              </w:rPr>
            </w:r>
            <w:r>
              <w:rPr>
                <w:noProof/>
                <w:webHidden/>
              </w:rPr>
              <w:fldChar w:fldCharType="separate"/>
            </w:r>
            <w:r>
              <w:rPr>
                <w:noProof/>
                <w:webHidden/>
              </w:rPr>
              <w:t>5</w:t>
            </w:r>
            <w:r>
              <w:rPr>
                <w:noProof/>
                <w:webHidden/>
              </w:rPr>
              <w:fldChar w:fldCharType="end"/>
            </w:r>
          </w:hyperlink>
        </w:p>
        <w:p w14:paraId="02C6E7E9" w14:textId="77777777" w:rsidR="00440CC5" w:rsidRDefault="00440CC5">
          <w:pPr>
            <w:pStyle w:val="TOC1"/>
            <w:rPr>
              <w:noProof/>
              <w:szCs w:val="22"/>
              <w:lang w:val="en-GB" w:eastAsia="en-GB"/>
            </w:rPr>
          </w:pPr>
          <w:hyperlink w:anchor="_Toc405681407" w:history="1">
            <w:r w:rsidRPr="00C22324">
              <w:rPr>
                <w:rStyle w:val="Hyperlink"/>
                <w:noProof/>
              </w:rPr>
              <w:t>3. Technical analysis of viruses (Attacker) and antivirus solutions (Defender)</w:t>
            </w:r>
            <w:r>
              <w:rPr>
                <w:noProof/>
                <w:webHidden/>
              </w:rPr>
              <w:tab/>
            </w:r>
            <w:r>
              <w:rPr>
                <w:noProof/>
                <w:webHidden/>
              </w:rPr>
              <w:fldChar w:fldCharType="begin"/>
            </w:r>
            <w:r>
              <w:rPr>
                <w:noProof/>
                <w:webHidden/>
              </w:rPr>
              <w:instrText xml:space="preserve"> PAGEREF _Toc405681407 \h </w:instrText>
            </w:r>
            <w:r>
              <w:rPr>
                <w:noProof/>
                <w:webHidden/>
              </w:rPr>
            </w:r>
            <w:r>
              <w:rPr>
                <w:noProof/>
                <w:webHidden/>
              </w:rPr>
              <w:fldChar w:fldCharType="separate"/>
            </w:r>
            <w:r>
              <w:rPr>
                <w:noProof/>
                <w:webHidden/>
              </w:rPr>
              <w:t>6</w:t>
            </w:r>
            <w:r>
              <w:rPr>
                <w:noProof/>
                <w:webHidden/>
              </w:rPr>
              <w:fldChar w:fldCharType="end"/>
            </w:r>
          </w:hyperlink>
        </w:p>
        <w:p w14:paraId="23BB7B30" w14:textId="77777777" w:rsidR="00440CC5" w:rsidRDefault="00440CC5">
          <w:pPr>
            <w:pStyle w:val="TOC2"/>
            <w:tabs>
              <w:tab w:val="right" w:leader="dot" w:pos="9016"/>
            </w:tabs>
            <w:rPr>
              <w:noProof/>
              <w:szCs w:val="22"/>
              <w:lang w:val="en-GB" w:eastAsia="en-GB"/>
            </w:rPr>
          </w:pPr>
          <w:hyperlink w:anchor="_Toc405681408" w:history="1">
            <w:r w:rsidRPr="00C22324">
              <w:rPr>
                <w:rStyle w:val="Hyperlink"/>
                <w:noProof/>
              </w:rPr>
              <w:t>3.1. The Attackers</w:t>
            </w:r>
            <w:r>
              <w:rPr>
                <w:noProof/>
                <w:webHidden/>
              </w:rPr>
              <w:tab/>
            </w:r>
            <w:r>
              <w:rPr>
                <w:noProof/>
                <w:webHidden/>
              </w:rPr>
              <w:fldChar w:fldCharType="begin"/>
            </w:r>
            <w:r>
              <w:rPr>
                <w:noProof/>
                <w:webHidden/>
              </w:rPr>
              <w:instrText xml:space="preserve"> PAGEREF _Toc405681408 \h </w:instrText>
            </w:r>
            <w:r>
              <w:rPr>
                <w:noProof/>
                <w:webHidden/>
              </w:rPr>
            </w:r>
            <w:r>
              <w:rPr>
                <w:noProof/>
                <w:webHidden/>
              </w:rPr>
              <w:fldChar w:fldCharType="separate"/>
            </w:r>
            <w:r>
              <w:rPr>
                <w:noProof/>
                <w:webHidden/>
              </w:rPr>
              <w:t>6</w:t>
            </w:r>
            <w:r>
              <w:rPr>
                <w:noProof/>
                <w:webHidden/>
              </w:rPr>
              <w:fldChar w:fldCharType="end"/>
            </w:r>
          </w:hyperlink>
        </w:p>
        <w:p w14:paraId="6A7193FD" w14:textId="77777777" w:rsidR="00440CC5" w:rsidRDefault="00440CC5">
          <w:pPr>
            <w:pStyle w:val="TOC3"/>
            <w:tabs>
              <w:tab w:val="right" w:leader="dot" w:pos="9016"/>
            </w:tabs>
            <w:rPr>
              <w:noProof/>
              <w:szCs w:val="22"/>
              <w:lang w:val="en-GB" w:eastAsia="en-GB"/>
            </w:rPr>
          </w:pPr>
          <w:hyperlink w:anchor="_Toc405681409" w:history="1">
            <w:r w:rsidRPr="00C22324">
              <w:rPr>
                <w:rStyle w:val="Hyperlink"/>
                <w:noProof/>
              </w:rPr>
              <w:t>3.1.1. Classification of infection strategies</w:t>
            </w:r>
            <w:r>
              <w:rPr>
                <w:noProof/>
                <w:webHidden/>
              </w:rPr>
              <w:tab/>
            </w:r>
            <w:r>
              <w:rPr>
                <w:noProof/>
                <w:webHidden/>
              </w:rPr>
              <w:fldChar w:fldCharType="begin"/>
            </w:r>
            <w:r>
              <w:rPr>
                <w:noProof/>
                <w:webHidden/>
              </w:rPr>
              <w:instrText xml:space="preserve"> PAGEREF _Toc405681409 \h </w:instrText>
            </w:r>
            <w:r>
              <w:rPr>
                <w:noProof/>
                <w:webHidden/>
              </w:rPr>
            </w:r>
            <w:r>
              <w:rPr>
                <w:noProof/>
                <w:webHidden/>
              </w:rPr>
              <w:fldChar w:fldCharType="separate"/>
            </w:r>
            <w:r>
              <w:rPr>
                <w:noProof/>
                <w:webHidden/>
              </w:rPr>
              <w:t>6</w:t>
            </w:r>
            <w:r>
              <w:rPr>
                <w:noProof/>
                <w:webHidden/>
              </w:rPr>
              <w:fldChar w:fldCharType="end"/>
            </w:r>
          </w:hyperlink>
        </w:p>
        <w:p w14:paraId="2247408E" w14:textId="77777777" w:rsidR="00440CC5" w:rsidRDefault="00440CC5">
          <w:pPr>
            <w:pStyle w:val="TOC3"/>
            <w:tabs>
              <w:tab w:val="right" w:leader="dot" w:pos="9016"/>
            </w:tabs>
            <w:rPr>
              <w:noProof/>
              <w:szCs w:val="22"/>
              <w:lang w:val="en-GB" w:eastAsia="en-GB"/>
            </w:rPr>
          </w:pPr>
          <w:hyperlink w:anchor="_Toc405681410" w:history="1">
            <w:r w:rsidRPr="00C22324">
              <w:rPr>
                <w:rStyle w:val="Hyperlink"/>
                <w:noProof/>
              </w:rPr>
              <w:t>3.1.2. Classification of in-memory strategies</w:t>
            </w:r>
            <w:r>
              <w:rPr>
                <w:noProof/>
                <w:webHidden/>
              </w:rPr>
              <w:tab/>
            </w:r>
            <w:r>
              <w:rPr>
                <w:noProof/>
                <w:webHidden/>
              </w:rPr>
              <w:fldChar w:fldCharType="begin"/>
            </w:r>
            <w:r>
              <w:rPr>
                <w:noProof/>
                <w:webHidden/>
              </w:rPr>
              <w:instrText xml:space="preserve"> PAGEREF _Toc405681410 \h </w:instrText>
            </w:r>
            <w:r>
              <w:rPr>
                <w:noProof/>
                <w:webHidden/>
              </w:rPr>
            </w:r>
            <w:r>
              <w:rPr>
                <w:noProof/>
                <w:webHidden/>
              </w:rPr>
              <w:fldChar w:fldCharType="separate"/>
            </w:r>
            <w:r>
              <w:rPr>
                <w:noProof/>
                <w:webHidden/>
              </w:rPr>
              <w:t>8</w:t>
            </w:r>
            <w:r>
              <w:rPr>
                <w:noProof/>
                <w:webHidden/>
              </w:rPr>
              <w:fldChar w:fldCharType="end"/>
            </w:r>
          </w:hyperlink>
        </w:p>
        <w:p w14:paraId="228453CA" w14:textId="77777777" w:rsidR="00440CC5" w:rsidRDefault="00440CC5">
          <w:pPr>
            <w:pStyle w:val="TOC2"/>
            <w:tabs>
              <w:tab w:val="right" w:leader="dot" w:pos="9016"/>
            </w:tabs>
            <w:rPr>
              <w:noProof/>
              <w:szCs w:val="22"/>
              <w:lang w:val="en-GB" w:eastAsia="en-GB"/>
            </w:rPr>
          </w:pPr>
          <w:hyperlink w:anchor="_Toc405681411" w:history="1">
            <w:r w:rsidRPr="00C22324">
              <w:rPr>
                <w:rStyle w:val="Hyperlink"/>
                <w:noProof/>
              </w:rPr>
              <w:t>3.2. The Defenders</w:t>
            </w:r>
            <w:r>
              <w:rPr>
                <w:noProof/>
                <w:webHidden/>
              </w:rPr>
              <w:tab/>
            </w:r>
            <w:r>
              <w:rPr>
                <w:noProof/>
                <w:webHidden/>
              </w:rPr>
              <w:fldChar w:fldCharType="begin"/>
            </w:r>
            <w:r>
              <w:rPr>
                <w:noProof/>
                <w:webHidden/>
              </w:rPr>
              <w:instrText xml:space="preserve"> PAGEREF _Toc405681411 \h </w:instrText>
            </w:r>
            <w:r>
              <w:rPr>
                <w:noProof/>
                <w:webHidden/>
              </w:rPr>
            </w:r>
            <w:r>
              <w:rPr>
                <w:noProof/>
                <w:webHidden/>
              </w:rPr>
              <w:fldChar w:fldCharType="separate"/>
            </w:r>
            <w:r>
              <w:rPr>
                <w:noProof/>
                <w:webHidden/>
              </w:rPr>
              <w:t>9</w:t>
            </w:r>
            <w:r>
              <w:rPr>
                <w:noProof/>
                <w:webHidden/>
              </w:rPr>
              <w:fldChar w:fldCharType="end"/>
            </w:r>
          </w:hyperlink>
        </w:p>
        <w:p w14:paraId="498F3BCE" w14:textId="77777777" w:rsidR="00440CC5" w:rsidRDefault="00440CC5">
          <w:pPr>
            <w:pStyle w:val="TOC3"/>
            <w:tabs>
              <w:tab w:val="right" w:leader="dot" w:pos="9016"/>
            </w:tabs>
            <w:rPr>
              <w:noProof/>
              <w:szCs w:val="22"/>
              <w:lang w:val="en-GB" w:eastAsia="en-GB"/>
            </w:rPr>
          </w:pPr>
          <w:hyperlink w:anchor="_Toc405681412" w:history="1">
            <w:r w:rsidRPr="00C22324">
              <w:rPr>
                <w:rStyle w:val="Hyperlink"/>
                <w:noProof/>
              </w:rPr>
              <w:t>3.2.1. Antivirus solutions</w:t>
            </w:r>
            <w:r>
              <w:rPr>
                <w:noProof/>
                <w:webHidden/>
              </w:rPr>
              <w:tab/>
            </w:r>
            <w:r>
              <w:rPr>
                <w:noProof/>
                <w:webHidden/>
              </w:rPr>
              <w:fldChar w:fldCharType="begin"/>
            </w:r>
            <w:r>
              <w:rPr>
                <w:noProof/>
                <w:webHidden/>
              </w:rPr>
              <w:instrText xml:space="preserve"> PAGEREF _Toc405681412 \h </w:instrText>
            </w:r>
            <w:r>
              <w:rPr>
                <w:noProof/>
                <w:webHidden/>
              </w:rPr>
            </w:r>
            <w:r>
              <w:rPr>
                <w:noProof/>
                <w:webHidden/>
              </w:rPr>
              <w:fldChar w:fldCharType="separate"/>
            </w:r>
            <w:r>
              <w:rPr>
                <w:noProof/>
                <w:webHidden/>
              </w:rPr>
              <w:t>9</w:t>
            </w:r>
            <w:r>
              <w:rPr>
                <w:noProof/>
                <w:webHidden/>
              </w:rPr>
              <w:fldChar w:fldCharType="end"/>
            </w:r>
          </w:hyperlink>
        </w:p>
        <w:p w14:paraId="16F63C5C" w14:textId="77777777" w:rsidR="00440CC5" w:rsidRDefault="00440CC5">
          <w:pPr>
            <w:pStyle w:val="TOC3"/>
            <w:tabs>
              <w:tab w:val="right" w:leader="dot" w:pos="9016"/>
            </w:tabs>
            <w:rPr>
              <w:noProof/>
              <w:szCs w:val="22"/>
              <w:lang w:val="en-GB" w:eastAsia="en-GB"/>
            </w:rPr>
          </w:pPr>
          <w:hyperlink w:anchor="_Toc405681413" w:history="1">
            <w:r w:rsidRPr="00C22324">
              <w:rPr>
                <w:rStyle w:val="Hyperlink"/>
                <w:noProof/>
              </w:rPr>
              <w:t>3.2.2. Memory Scanning and Disinfection</w:t>
            </w:r>
            <w:r>
              <w:rPr>
                <w:noProof/>
                <w:webHidden/>
              </w:rPr>
              <w:tab/>
            </w:r>
            <w:r>
              <w:rPr>
                <w:noProof/>
                <w:webHidden/>
              </w:rPr>
              <w:fldChar w:fldCharType="begin"/>
            </w:r>
            <w:r>
              <w:rPr>
                <w:noProof/>
                <w:webHidden/>
              </w:rPr>
              <w:instrText xml:space="preserve"> PAGEREF _Toc405681413 \h </w:instrText>
            </w:r>
            <w:r>
              <w:rPr>
                <w:noProof/>
                <w:webHidden/>
              </w:rPr>
            </w:r>
            <w:r>
              <w:rPr>
                <w:noProof/>
                <w:webHidden/>
              </w:rPr>
              <w:fldChar w:fldCharType="separate"/>
            </w:r>
            <w:r>
              <w:rPr>
                <w:noProof/>
                <w:webHidden/>
              </w:rPr>
              <w:t>12</w:t>
            </w:r>
            <w:r>
              <w:rPr>
                <w:noProof/>
                <w:webHidden/>
              </w:rPr>
              <w:fldChar w:fldCharType="end"/>
            </w:r>
          </w:hyperlink>
        </w:p>
        <w:p w14:paraId="7F7645D2" w14:textId="77777777" w:rsidR="00440CC5" w:rsidRDefault="00440CC5">
          <w:pPr>
            <w:pStyle w:val="TOC1"/>
            <w:rPr>
              <w:noProof/>
              <w:szCs w:val="22"/>
              <w:lang w:val="en-GB" w:eastAsia="en-GB"/>
            </w:rPr>
          </w:pPr>
          <w:hyperlink w:anchor="_Toc405681414" w:history="1">
            <w:r w:rsidRPr="00C22324">
              <w:rPr>
                <w:rStyle w:val="Hyperlink"/>
                <w:noProof/>
              </w:rPr>
              <w:t>4. Conclusion</w:t>
            </w:r>
            <w:r>
              <w:rPr>
                <w:noProof/>
                <w:webHidden/>
              </w:rPr>
              <w:tab/>
            </w:r>
            <w:r>
              <w:rPr>
                <w:noProof/>
                <w:webHidden/>
              </w:rPr>
              <w:fldChar w:fldCharType="begin"/>
            </w:r>
            <w:r>
              <w:rPr>
                <w:noProof/>
                <w:webHidden/>
              </w:rPr>
              <w:instrText xml:space="preserve"> PAGEREF _Toc405681414 \h </w:instrText>
            </w:r>
            <w:r>
              <w:rPr>
                <w:noProof/>
                <w:webHidden/>
              </w:rPr>
            </w:r>
            <w:r>
              <w:rPr>
                <w:noProof/>
                <w:webHidden/>
              </w:rPr>
              <w:fldChar w:fldCharType="separate"/>
            </w:r>
            <w:r>
              <w:rPr>
                <w:noProof/>
                <w:webHidden/>
              </w:rPr>
              <w:t>14</w:t>
            </w:r>
            <w:r>
              <w:rPr>
                <w:noProof/>
                <w:webHidden/>
              </w:rPr>
              <w:fldChar w:fldCharType="end"/>
            </w:r>
          </w:hyperlink>
        </w:p>
        <w:p w14:paraId="77619687" w14:textId="77777777" w:rsidR="00440CC5" w:rsidRDefault="00440CC5">
          <w:pPr>
            <w:pStyle w:val="TOC2"/>
            <w:tabs>
              <w:tab w:val="right" w:leader="dot" w:pos="9016"/>
            </w:tabs>
            <w:rPr>
              <w:noProof/>
              <w:szCs w:val="22"/>
              <w:lang w:val="en-GB" w:eastAsia="en-GB"/>
            </w:rPr>
          </w:pPr>
          <w:hyperlink w:anchor="_Toc405681415" w:history="1">
            <w:r w:rsidRPr="00C22324">
              <w:rPr>
                <w:rStyle w:val="Hyperlink"/>
                <w:noProof/>
              </w:rPr>
              <w:t>4.1 Final Words</w:t>
            </w:r>
            <w:r>
              <w:rPr>
                <w:noProof/>
                <w:webHidden/>
              </w:rPr>
              <w:tab/>
            </w:r>
            <w:r>
              <w:rPr>
                <w:noProof/>
                <w:webHidden/>
              </w:rPr>
              <w:fldChar w:fldCharType="begin"/>
            </w:r>
            <w:r>
              <w:rPr>
                <w:noProof/>
                <w:webHidden/>
              </w:rPr>
              <w:instrText xml:space="preserve"> PAGEREF _Toc405681415 \h </w:instrText>
            </w:r>
            <w:r>
              <w:rPr>
                <w:noProof/>
                <w:webHidden/>
              </w:rPr>
            </w:r>
            <w:r>
              <w:rPr>
                <w:noProof/>
                <w:webHidden/>
              </w:rPr>
              <w:fldChar w:fldCharType="separate"/>
            </w:r>
            <w:r>
              <w:rPr>
                <w:noProof/>
                <w:webHidden/>
              </w:rPr>
              <w:t>14</w:t>
            </w:r>
            <w:r>
              <w:rPr>
                <w:noProof/>
                <w:webHidden/>
              </w:rPr>
              <w:fldChar w:fldCharType="end"/>
            </w:r>
          </w:hyperlink>
        </w:p>
        <w:p w14:paraId="75D8A204" w14:textId="77777777" w:rsidR="00440CC5" w:rsidRDefault="00440CC5">
          <w:pPr>
            <w:pStyle w:val="TOC1"/>
            <w:rPr>
              <w:noProof/>
              <w:szCs w:val="22"/>
              <w:lang w:val="en-GB" w:eastAsia="en-GB"/>
            </w:rPr>
          </w:pPr>
          <w:hyperlink w:anchor="_Toc405681416" w:history="1">
            <w:r w:rsidRPr="00C22324">
              <w:rPr>
                <w:rStyle w:val="Hyperlink"/>
                <w:noProof/>
              </w:rPr>
              <w:t>5. Bibliography</w:t>
            </w:r>
            <w:r>
              <w:rPr>
                <w:noProof/>
                <w:webHidden/>
              </w:rPr>
              <w:tab/>
            </w:r>
            <w:r>
              <w:rPr>
                <w:noProof/>
                <w:webHidden/>
              </w:rPr>
              <w:fldChar w:fldCharType="begin"/>
            </w:r>
            <w:r>
              <w:rPr>
                <w:noProof/>
                <w:webHidden/>
              </w:rPr>
              <w:instrText xml:space="preserve"> PAGEREF _Toc405681416 \h </w:instrText>
            </w:r>
            <w:r>
              <w:rPr>
                <w:noProof/>
                <w:webHidden/>
              </w:rPr>
            </w:r>
            <w:r>
              <w:rPr>
                <w:noProof/>
                <w:webHidden/>
              </w:rPr>
              <w:fldChar w:fldCharType="separate"/>
            </w:r>
            <w:r>
              <w:rPr>
                <w:noProof/>
                <w:webHidden/>
              </w:rPr>
              <w:t>15</w:t>
            </w:r>
            <w:r>
              <w:rPr>
                <w:noProof/>
                <w:webHidden/>
              </w:rPr>
              <w:fldChar w:fldCharType="end"/>
            </w:r>
          </w:hyperlink>
        </w:p>
        <w:p w14:paraId="6D3CD2F5" w14:textId="77777777" w:rsidR="00A94DEC" w:rsidRDefault="00A94DEC" w:rsidP="00AF4526">
          <w:pPr>
            <w:spacing w:after="0"/>
            <w:jc w:val="both"/>
          </w:pPr>
          <w:r>
            <w:rPr>
              <w:b/>
              <w:bCs/>
              <w:noProof/>
            </w:rPr>
            <w:fldChar w:fldCharType="end"/>
          </w:r>
        </w:p>
      </w:sdtContent>
    </w:sdt>
    <w:p w14:paraId="5175E841" w14:textId="77777777" w:rsidR="00A94DEC" w:rsidRDefault="00A94DEC" w:rsidP="00AF4526">
      <w:pPr>
        <w:pStyle w:val="TOCHeading"/>
        <w:jc w:val="both"/>
      </w:pPr>
    </w:p>
    <w:p w14:paraId="2B6429E6" w14:textId="77777777" w:rsidR="00A94DEC" w:rsidRDefault="00A94DEC" w:rsidP="00AF4526">
      <w:pPr>
        <w:pStyle w:val="TOCHeading"/>
        <w:jc w:val="both"/>
      </w:pPr>
    </w:p>
    <w:p w14:paraId="3CA8187F" w14:textId="77777777" w:rsidR="00A94DEC" w:rsidRDefault="00A94DEC" w:rsidP="00AF4526">
      <w:pPr>
        <w:pStyle w:val="TOCHeading"/>
        <w:jc w:val="both"/>
      </w:pPr>
    </w:p>
    <w:p w14:paraId="17C0A5F8" w14:textId="77777777" w:rsidR="00A94DEC" w:rsidRDefault="00A94DEC" w:rsidP="00AF4526">
      <w:pPr>
        <w:pStyle w:val="TOCHeading"/>
        <w:jc w:val="both"/>
      </w:pPr>
    </w:p>
    <w:p w14:paraId="54ABC8CD" w14:textId="77777777" w:rsidR="00A94DEC" w:rsidRDefault="00A94DEC" w:rsidP="00AF4526">
      <w:pPr>
        <w:pStyle w:val="TOCHeading"/>
        <w:jc w:val="both"/>
      </w:pPr>
      <w:bookmarkStart w:id="0" w:name="_GoBack"/>
      <w:bookmarkEnd w:id="0"/>
    </w:p>
    <w:p w14:paraId="5D4332AB" w14:textId="77777777" w:rsidR="00A94DEC" w:rsidRDefault="00A94DEC" w:rsidP="00AF4526">
      <w:pPr>
        <w:pStyle w:val="TOCHeading"/>
        <w:jc w:val="both"/>
      </w:pPr>
    </w:p>
    <w:p w14:paraId="75FBADEC" w14:textId="77777777" w:rsidR="00A94DEC" w:rsidRDefault="00A94DEC" w:rsidP="00AF4526">
      <w:pPr>
        <w:pStyle w:val="TOCHeading"/>
        <w:jc w:val="both"/>
      </w:pPr>
    </w:p>
    <w:p w14:paraId="534C34D6" w14:textId="77777777" w:rsidR="00A94DEC" w:rsidRDefault="00A94DEC" w:rsidP="00AF4526">
      <w:pPr>
        <w:pStyle w:val="TOCHeading"/>
        <w:jc w:val="both"/>
      </w:pPr>
    </w:p>
    <w:p w14:paraId="2D93EA8F" w14:textId="77777777" w:rsidR="00A94DEC" w:rsidRDefault="00A94DEC" w:rsidP="00AF4526">
      <w:pPr>
        <w:jc w:val="both"/>
        <w:rPr>
          <w:lang w:val="en-US" w:eastAsia="ja-JP"/>
        </w:rPr>
      </w:pPr>
    </w:p>
    <w:p w14:paraId="1E9A2A3F" w14:textId="77777777" w:rsidR="00A94DEC" w:rsidRDefault="00A94DEC" w:rsidP="00AF4526">
      <w:pPr>
        <w:jc w:val="both"/>
        <w:rPr>
          <w:lang w:val="en-US" w:eastAsia="ja-JP"/>
        </w:rPr>
      </w:pPr>
    </w:p>
    <w:p w14:paraId="1B537281" w14:textId="77777777" w:rsidR="00A94DEC" w:rsidRDefault="00A94DEC" w:rsidP="00AF4526">
      <w:pPr>
        <w:jc w:val="both"/>
        <w:rPr>
          <w:lang w:val="en-US" w:eastAsia="ja-JP"/>
        </w:rPr>
      </w:pPr>
    </w:p>
    <w:p w14:paraId="6B5C7A81" w14:textId="77777777" w:rsidR="00A94DEC" w:rsidRDefault="00A94DEC" w:rsidP="00AF4526">
      <w:pPr>
        <w:jc w:val="both"/>
        <w:rPr>
          <w:lang w:val="en-US" w:eastAsia="ja-JP"/>
        </w:rPr>
      </w:pPr>
    </w:p>
    <w:p w14:paraId="62DA7A66" w14:textId="77777777" w:rsidR="0076444F" w:rsidRDefault="0076444F" w:rsidP="00AF4526">
      <w:pPr>
        <w:jc w:val="both"/>
        <w:rPr>
          <w:lang w:val="en-US" w:eastAsia="ja-JP"/>
        </w:rPr>
      </w:pPr>
    </w:p>
    <w:p w14:paraId="08614B12" w14:textId="06C53474" w:rsidR="00CD699A" w:rsidRDefault="00D36607" w:rsidP="00AF4526">
      <w:pPr>
        <w:pStyle w:val="TOCHeading"/>
        <w:jc w:val="both"/>
      </w:pPr>
      <w:r>
        <w:t xml:space="preserve">1. </w:t>
      </w:r>
      <w:r w:rsidRPr="00440CC5">
        <w:rPr>
          <w:rStyle w:val="Heading1Char"/>
        </w:rPr>
        <w:t>Overview</w:t>
      </w:r>
    </w:p>
    <w:p w14:paraId="1789AD69" w14:textId="01E486E9" w:rsidR="00A94DEC" w:rsidRDefault="00D36607" w:rsidP="00AF4526">
      <w:pPr>
        <w:jc w:val="both"/>
      </w:pPr>
      <w:r>
        <w:t xml:space="preserve">In this report we </w:t>
      </w:r>
      <w:r w:rsidR="00CD699A">
        <w:t xml:space="preserve">will </w:t>
      </w:r>
      <w:r>
        <w:t xml:space="preserve">discuss </w:t>
      </w:r>
      <w:r w:rsidR="00CD699A">
        <w:t xml:space="preserve">several aspects of computer security namely, computer viruses and explain what they are, what they can do and what has been done to counter them. </w:t>
      </w:r>
      <w:r>
        <w:t>We</w:t>
      </w:r>
      <w:r w:rsidR="00CD699A">
        <w:t xml:space="preserve"> will also </w:t>
      </w:r>
      <w:r>
        <w:t>discuss</w:t>
      </w:r>
      <w:r w:rsidR="00CD699A">
        <w:t xml:space="preserve"> all of this and more in a structure</w:t>
      </w:r>
      <w:r w:rsidR="00E70590">
        <w:t>d</w:t>
      </w:r>
      <w:r w:rsidR="00CD699A">
        <w:t xml:space="preserve"> manner. </w:t>
      </w:r>
      <w:r w:rsidR="00E70590">
        <w:t xml:space="preserve">Firstly, </w:t>
      </w:r>
      <w:r w:rsidR="00395491">
        <w:t>we</w:t>
      </w:r>
      <w:r w:rsidR="00CD699A">
        <w:t xml:space="preserve"> will discuss in the </w:t>
      </w:r>
      <w:r w:rsidR="00E70590">
        <w:t>Background section</w:t>
      </w:r>
      <w:r w:rsidR="00623BE4">
        <w:t>,</w:t>
      </w:r>
      <w:r w:rsidR="00CD699A">
        <w:t xml:space="preserve"> the origins of computer viruses, how they came to be and </w:t>
      </w:r>
      <w:r w:rsidR="00395491">
        <w:t>how they work on a technical level</w:t>
      </w:r>
      <w:r w:rsidR="00E70590">
        <w:t xml:space="preserve">. </w:t>
      </w:r>
      <w:r w:rsidR="00395491">
        <w:t>We</w:t>
      </w:r>
      <w:r w:rsidR="00CD699A">
        <w:t xml:space="preserve"> will then </w:t>
      </w:r>
      <w:r w:rsidR="00E70590">
        <w:t xml:space="preserve">go </w:t>
      </w:r>
      <w:r w:rsidR="00395491">
        <w:t>through what</w:t>
      </w:r>
      <w:r w:rsidR="00CD699A">
        <w:t xml:space="preserve"> counter measures have been done to prevent if not limit the amount of damage, the afflicting virus has caused to the system and their users.   </w:t>
      </w:r>
      <w:r w:rsidR="00E70590">
        <w:t xml:space="preserve">During both of these stages of the </w:t>
      </w:r>
      <w:r w:rsidR="00623BE4">
        <w:t>report,</w:t>
      </w:r>
      <w:r w:rsidR="00E70590">
        <w:t xml:space="preserve"> we will discuss the technical aspects of both parties and provide an </w:t>
      </w:r>
      <w:r w:rsidR="00395491">
        <w:t>analysis on</w:t>
      </w:r>
      <w:r w:rsidR="00E70590">
        <w:t xml:space="preserve"> certain famous examples that has </w:t>
      </w:r>
      <w:r w:rsidR="00395491">
        <w:t xml:space="preserve">led </w:t>
      </w:r>
      <w:r w:rsidR="00395491" w:rsidRPr="00E70590">
        <w:t>to</w:t>
      </w:r>
      <w:r w:rsidR="00E70590">
        <w:t xml:space="preserve"> the evolution and progression </w:t>
      </w:r>
      <w:r w:rsidR="00395491">
        <w:t>in computer</w:t>
      </w:r>
      <w:r w:rsidR="00E70590">
        <w:t xml:space="preserve"> virus research</w:t>
      </w:r>
      <w:r w:rsidR="00E70590">
        <w:t>.</w:t>
      </w:r>
    </w:p>
    <w:p w14:paraId="608564C4" w14:textId="3576F083" w:rsidR="009862B3" w:rsidRDefault="00E70590" w:rsidP="00AF4526">
      <w:pPr>
        <w:jc w:val="both"/>
      </w:pPr>
      <w:r>
        <w:t>Finally, to conclude we</w:t>
      </w:r>
      <w:r w:rsidR="009862B3">
        <w:t xml:space="preserve"> will summarise </w:t>
      </w:r>
      <w:r>
        <w:t xml:space="preserve">what we have discovered in this report and provide some closing remarks on the potential future of both computer viruses and </w:t>
      </w:r>
      <w:r w:rsidR="00395491">
        <w:t>antiviruses.</w:t>
      </w:r>
    </w:p>
    <w:p w14:paraId="7877AB63" w14:textId="77777777" w:rsidR="00A94DEC" w:rsidRDefault="00A94DEC" w:rsidP="00AF4526">
      <w:pPr>
        <w:spacing w:after="0" w:line="240" w:lineRule="auto"/>
        <w:jc w:val="both"/>
      </w:pPr>
    </w:p>
    <w:p w14:paraId="21F6DC4B" w14:textId="7560E334" w:rsidR="00A94DEC" w:rsidRDefault="00D36607" w:rsidP="00AF4526">
      <w:pPr>
        <w:pStyle w:val="Heading1"/>
        <w:jc w:val="both"/>
      </w:pPr>
      <w:bookmarkStart w:id="1" w:name="_Toc405681404"/>
      <w:r>
        <w:t xml:space="preserve">2. </w:t>
      </w:r>
      <w:r w:rsidRPr="00440CC5">
        <w:t>Background</w:t>
      </w:r>
      <w:r w:rsidR="00CF4DE0" w:rsidRPr="00440CC5">
        <w:t xml:space="preserve"> Information</w:t>
      </w:r>
      <w:bookmarkEnd w:id="1"/>
    </w:p>
    <w:p w14:paraId="1D12E169" w14:textId="3E1F0B7E" w:rsidR="00D36607" w:rsidRDefault="00525697" w:rsidP="00AF4526">
      <w:pPr>
        <w:jc w:val="both"/>
      </w:pPr>
      <w:r>
        <w:t xml:space="preserve">This </w:t>
      </w:r>
      <w:r w:rsidR="00623BE4">
        <w:t>section</w:t>
      </w:r>
      <w:r>
        <w:t xml:space="preserve"> serves to provide</w:t>
      </w:r>
      <w:r w:rsidR="00623BE4">
        <w:t xml:space="preserve"> an insight on a computer virus;</w:t>
      </w:r>
      <w:r>
        <w:t xml:space="preserve"> from </w:t>
      </w:r>
      <w:r w:rsidR="00D36607">
        <w:t xml:space="preserve">their different </w:t>
      </w:r>
      <w:r w:rsidR="00623BE4">
        <w:t xml:space="preserve">forms, how they work and what special propertied they have. </w:t>
      </w:r>
      <w:r w:rsidR="00D36607">
        <w:t>We</w:t>
      </w:r>
      <w:r>
        <w:t xml:space="preserve"> will also discuss </w:t>
      </w:r>
      <w:r w:rsidR="003B621E">
        <w:t xml:space="preserve">the approach used to develop anti-virus </w:t>
      </w:r>
      <w:r w:rsidR="00D36607">
        <w:t>solutions; this will discuss the forms of defence against computer viruses, what are their characteristics and show some potential improvements on these techniques.</w:t>
      </w:r>
    </w:p>
    <w:p w14:paraId="128256CF" w14:textId="245A2E57" w:rsidR="00A94DEC" w:rsidRDefault="00125B6B" w:rsidP="00AF4526">
      <w:pPr>
        <w:pStyle w:val="Heading2"/>
        <w:jc w:val="both"/>
      </w:pPr>
      <w:bookmarkStart w:id="2" w:name="_Toc405681405"/>
      <w:r>
        <w:t>2.1</w:t>
      </w:r>
      <w:r w:rsidR="00D36607">
        <w:t>. Computer</w:t>
      </w:r>
      <w:r w:rsidR="009F6CFC">
        <w:t xml:space="preserve"> Virus</w:t>
      </w:r>
      <w:bookmarkEnd w:id="2"/>
    </w:p>
    <w:p w14:paraId="79FA44D3" w14:textId="2C8E3C80" w:rsidR="001578D1" w:rsidRDefault="003902BF" w:rsidP="00AF4526">
      <w:pPr>
        <w:spacing w:after="0"/>
        <w:jc w:val="both"/>
      </w:pPr>
      <w:r>
        <w:t>Virus-like programs first appeared in computers in the 1980’s, however there was two famous examples before the term computer virus was coined, which were Creeper from 1971-72</w:t>
      </w:r>
      <w:r w:rsidR="003B39E4">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3B39E4">
        <w:fldChar w:fldCharType="separate"/>
      </w:r>
      <w:r w:rsidR="00D36607" w:rsidRPr="00D36607">
        <w:rPr>
          <w:noProof/>
        </w:rPr>
        <w:t>(Szor 2005)</w:t>
      </w:r>
      <w:r w:rsidR="003B39E4">
        <w:fldChar w:fldCharType="end"/>
      </w:r>
      <w:r>
        <w:t xml:space="preserve"> and John walker’s “Infecti</w:t>
      </w:r>
      <w:r w:rsidR="00D36607">
        <w:t>ve” version of UNIVAC</w:t>
      </w:r>
      <w:r w:rsidR="00D36607">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D36607">
        <w:fldChar w:fldCharType="separate"/>
      </w:r>
      <w:r w:rsidR="00D36607" w:rsidRPr="00D36607">
        <w:rPr>
          <w:noProof/>
        </w:rPr>
        <w:t>(Szor 2005)</w:t>
      </w:r>
      <w:r w:rsidR="00D36607">
        <w:fldChar w:fldCharType="end"/>
      </w:r>
      <w:r>
        <w:t>, a popular ANIMAL game in 1975.</w:t>
      </w:r>
      <w:r w:rsidR="001578D1">
        <w:t xml:space="preserve"> </w:t>
      </w:r>
    </w:p>
    <w:p w14:paraId="2D490403" w14:textId="57049DD5" w:rsidR="003B39E4" w:rsidRDefault="003B39E4" w:rsidP="00AF4526">
      <w:pPr>
        <w:spacing w:after="0"/>
        <w:jc w:val="both"/>
      </w:pPr>
      <w:r>
        <w:t>In fact, the Creeper virus and its rival  Reaper</w:t>
      </w:r>
      <w:r w:rsidR="00F66B07">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F66B07">
        <w:fldChar w:fldCharType="separate"/>
      </w:r>
      <w:r w:rsidR="00D36607" w:rsidRPr="00D36607">
        <w:rPr>
          <w:noProof/>
        </w:rPr>
        <w:t>(Szor 2005)</w:t>
      </w:r>
      <w:r w:rsidR="00F66B07">
        <w:fldChar w:fldCharType="end"/>
      </w:r>
      <w:r>
        <w:t xml:space="preserve">, which is the first “antivirus” solution for </w:t>
      </w:r>
      <w:r w:rsidR="00BA685C">
        <w:t>computers</w:t>
      </w:r>
      <w:r>
        <w:t xml:space="preserve"> within a network namely, TENEX running on PDP-10s. Were both born during the early development </w:t>
      </w:r>
      <w:r w:rsidR="00F66B07">
        <w:t>what became</w:t>
      </w:r>
      <w:r>
        <w:t xml:space="preserve"> “</w:t>
      </w:r>
      <w:r w:rsidR="00F66B07">
        <w:t>the I</w:t>
      </w:r>
      <w:r>
        <w:t>nternet”</w:t>
      </w:r>
      <w:r w:rsidR="00F66B07">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F66B07">
        <w:fldChar w:fldCharType="separate"/>
      </w:r>
      <w:r w:rsidR="00D36607" w:rsidRPr="00D36607">
        <w:rPr>
          <w:noProof/>
        </w:rPr>
        <w:t>(Szor 2005)</w:t>
      </w:r>
      <w:r w:rsidR="00F66B07">
        <w:fldChar w:fldCharType="end"/>
      </w:r>
      <w:r w:rsidR="00F66B07">
        <w:t>.</w:t>
      </w:r>
    </w:p>
    <w:p w14:paraId="652BC57F" w14:textId="77777777" w:rsidR="00F66B07" w:rsidRDefault="00F66B07" w:rsidP="00AF4526">
      <w:pPr>
        <w:spacing w:after="0"/>
        <w:jc w:val="both"/>
      </w:pPr>
    </w:p>
    <w:p w14:paraId="4D0684D1" w14:textId="5E843315" w:rsidR="001578D1" w:rsidRDefault="00F66B07" w:rsidP="00AF4526">
      <w:pPr>
        <w:spacing w:after="0"/>
        <w:jc w:val="both"/>
      </w:pPr>
      <w:r>
        <w:t xml:space="preserve">The first virus on </w:t>
      </w:r>
      <w:r w:rsidR="00BA685C">
        <w:t>computers later know as personal computers (PC)</w:t>
      </w:r>
      <w:r>
        <w:t xml:space="preserve"> were written on the Apple-ii circa 1982, by  Rich Skrenta</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 where he wrote a virus called “Elk Cloner”  which in time he commented that he is best known for  what he called the “stupidest hack” he ever coded</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rsidR="001578D1">
        <w:t>.</w:t>
      </w:r>
    </w:p>
    <w:p w14:paraId="4919B422" w14:textId="707BF87D" w:rsidR="001578D1" w:rsidRDefault="001578D1" w:rsidP="00AF4526">
      <w:pPr>
        <w:spacing w:after="0"/>
        <w:jc w:val="both"/>
      </w:pPr>
      <w:r>
        <w:t>T</w:t>
      </w:r>
      <w:r w:rsidR="00F66B07">
        <w:t xml:space="preserve">he Elk Cloner virus was initially </w:t>
      </w:r>
      <w:r w:rsidR="00F66B07">
        <w:t xml:space="preserve">thought to </w:t>
      </w:r>
      <w:r w:rsidR="00D36607">
        <w:t xml:space="preserve">be a broken piece of code </w:t>
      </w:r>
      <w:r w:rsidR="00F66B07">
        <w:t xml:space="preserve">by its </w:t>
      </w:r>
      <w:r w:rsidR="00DE6804">
        <w:t>author who</w:t>
      </w:r>
      <w:r w:rsidR="00C87FAA">
        <w:t xml:space="preserve"> continued with the </w:t>
      </w:r>
      <w:r w:rsidR="00645C63">
        <w:t>hack despite</w:t>
      </w:r>
      <w:r w:rsidR="00C87FAA">
        <w:t xml:space="preserve"> this opinion. When the virus was </w:t>
      </w:r>
      <w:r w:rsidR="008E491F">
        <w:t>deployed,</w:t>
      </w:r>
      <w:r w:rsidR="00C87FAA">
        <w:t xml:space="preserve"> its intention was for its comedy value </w:t>
      </w:r>
      <w:r w:rsidR="008E491F">
        <w:t>however,</w:t>
      </w:r>
      <w:r w:rsidR="00C87FAA">
        <w:t xml:space="preserve"> </w:t>
      </w:r>
      <w:r w:rsidR="008E491F">
        <w:t>the teachers whom were the initial victims of the Elk Cloner virus proved to be unamused by this</w:t>
      </w:r>
      <w:r w:rsidR="00C87FAA">
        <w:t xml:space="preserve">.   </w:t>
      </w:r>
    </w:p>
    <w:p w14:paraId="45EAC3B9" w14:textId="77777777" w:rsidR="001578D1" w:rsidRDefault="001578D1" w:rsidP="00AF4526">
      <w:pPr>
        <w:spacing w:after="0"/>
        <w:jc w:val="both"/>
      </w:pPr>
    </w:p>
    <w:p w14:paraId="5B44943E" w14:textId="7A20585C" w:rsidR="00C87FAA" w:rsidRDefault="00C87FAA" w:rsidP="00AF4526">
      <w:pPr>
        <w:spacing w:after="0"/>
        <w:jc w:val="both"/>
      </w:pPr>
      <w:r>
        <w:t>The Elk Cloner virus works by activating its payload (subroutine ) that displayed the author’s poem after every 50</w:t>
      </w:r>
      <w:r w:rsidRPr="00C87FAA">
        <w:rPr>
          <w:vertAlign w:val="superscript"/>
        </w:rPr>
        <w:t>th</w:t>
      </w:r>
      <w:r>
        <w:t xml:space="preserve"> use of the infected disk, when the system was resettled, specifically on the 50</w:t>
      </w:r>
      <w:r w:rsidRPr="00C87FAA">
        <w:rPr>
          <w:vertAlign w:val="superscript"/>
        </w:rPr>
        <w:t>th</w:t>
      </w:r>
      <w:r>
        <w:t xml:space="preserve"> boot Elk Cloner hooked the reset handler meaning the payload would only activate after pressing the reset button. The result is shown in the figure below (Fig 1). </w:t>
      </w:r>
    </w:p>
    <w:p w14:paraId="70F7F912" w14:textId="77777777" w:rsidR="00CD1985" w:rsidRDefault="00CD1985" w:rsidP="00AF4526">
      <w:pPr>
        <w:spacing w:after="0"/>
        <w:jc w:val="both"/>
      </w:pPr>
    </w:p>
    <w:p w14:paraId="741B0C9D" w14:textId="29BECA1F" w:rsidR="00C87FAA" w:rsidRDefault="00C87FAA" w:rsidP="00AF4526">
      <w:pPr>
        <w:spacing w:after="0"/>
        <w:jc w:val="both"/>
      </w:pPr>
      <w:r>
        <w:t xml:space="preserve">(Fig 1 – Elk Cloner activates </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w:t>
      </w:r>
    </w:p>
    <w:p w14:paraId="4CBFE496" w14:textId="5A6451D8" w:rsidR="00F66B07" w:rsidRDefault="00CD1985" w:rsidP="00AF4526">
      <w:pPr>
        <w:spacing w:after="0"/>
        <w:jc w:val="both"/>
      </w:pPr>
      <w:r>
        <w:rPr>
          <w:noProof/>
          <w:lang w:eastAsia="en-GB"/>
        </w:rPr>
        <w:drawing>
          <wp:anchor distT="0" distB="0" distL="114300" distR="114300" simplePos="0" relativeHeight="251651072" behindDoc="0" locked="0" layoutInCell="1" allowOverlap="1" wp14:anchorId="765A4AC7" wp14:editId="711EED3A">
            <wp:simplePos x="0" y="0"/>
            <wp:positionH relativeFrom="column">
              <wp:posOffset>0</wp:posOffset>
            </wp:positionH>
            <wp:positionV relativeFrom="paragraph">
              <wp:posOffset>27940</wp:posOffset>
            </wp:positionV>
            <wp:extent cx="2491740" cy="169545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extLst>
                        <a:ext uri="{28A0092B-C50C-407E-A947-70E740481C1C}">
                          <a14:useLocalDpi xmlns:a14="http://schemas.microsoft.com/office/drawing/2010/main" val="0"/>
                        </a:ext>
                      </a:extLst>
                    </a:blip>
                    <a:srcRect l="43403" t="37472" r="31652" b="39911"/>
                    <a:stretch/>
                  </pic:blipFill>
                  <pic:spPr bwMode="auto">
                    <a:xfrm>
                      <a:off x="0" y="0"/>
                      <a:ext cx="2491740" cy="169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7FAA">
        <w:t xml:space="preserve"> </w:t>
      </w:r>
      <w:r w:rsidR="000C73A6">
        <w:t xml:space="preserve">Interestingly enough  the term “Computer Virus” and thus the classification of these programs, was not introduced until </w:t>
      </w:r>
      <w:r>
        <w:t>in</w:t>
      </w:r>
      <w:r w:rsidR="000C73A6">
        <w:t xml:space="preserve"> </w:t>
      </w:r>
      <w:r w:rsidR="00645C63">
        <w:t xml:space="preserve">1984, a mathematician called Dr </w:t>
      </w:r>
      <w:r w:rsidR="000C73A6">
        <w:t>Frederik Cohen</w:t>
      </w:r>
      <w:r w:rsidR="000C73A6">
        <w:fldChar w:fldCharType="begin" w:fldLock="1"/>
      </w:r>
      <w:r w:rsidR="00DD1A37">
        <w:instrText>ADDIN CSL_CITATION { "citationItems" : [ { "id" : "ITEM-1", "itemData" : { "ISBN" : "0471007684", "abstract" : "From the reviews of the first edition \"Cohen has been writing and speaking on viruses since they were just glimmerings in the eyes of \u2026 minded computer scientists. And, as a \u2026 minded scientist himself, Dr. Cohen does know his stuff.\" \u2014EXE Magazine \"This book is fun to read (a rarity in this field) and seemingly near faultless in the majority of its conclusions. Considering the author\u2019s considerable achievements, it is also written with admirable modesty.\" \u2014Virus Bulletin Here is an outstanding opportunity to learn about computer viruses from the internationally acclaimed pioneer in the field who actually coined the phrase \"computer virus.\" This new edition of Cohen\u2019s classic work has been updated and expanded to nearly double its original size and now includes entirely new chapters on LAN viruses, international viruses, and good viruses (including code). As entertaining as it is thorough, the text is enlivened by Cohen\u2019s down-to-earth wit and his many fascinating anecdotes and heretofore unpublished historical facts about viruses. Both broad in its coverage and deep in its consideration, it includes dozens of lucid explanations and examples that amicably guide the reader through the complex, often convoluted subject matter. Hailed as a tour de force, Cohen\u2019s discussion of defensive strategies reveals many of the stumbling blocks that often trip readers up. Among the breakthroughs and exciting new developments you\u2019ll find only in this book are:A new analysis of the epidemiology of computer virusesNew forms of virus evolution that will render most current defenses uselessNew strategies and tactics in virus defensesNew analyses of synergistic effects in attack and defense", "author" : [ { "dropping-particle" : "", "family" : "Cohen", "given" : "Frederick B.", "non-dropping-particle" : "", "parse-names" : false, "suffix" : "" } ], "id" : "ITEM-1", "issued" : { "date-parts" : [ [ "1994" ] ] }, "page" : "288", "publisher" : "Wiley", "title" : "A Short Course on Computer Viruses", "type" : "book" }, "uris" : [ "http://www.mendeley.com/documents/?uuid=e3a943fc-f4f0-4745-bb78-bc2a602ea3d7" ] } ], "mendeley" : { "formattedCitation" : "(Cohen 1994)", "plainTextFormattedCitation" : "(Cohen 1994)", "previouslyFormattedCitation" : "(Cohen 1994)" }, "properties" : { "noteIndex" : 0 }, "schema" : "https://github.com/citation-style-language/schema/raw/master/csl-citation.json" }</w:instrText>
      </w:r>
      <w:r w:rsidR="000C73A6">
        <w:fldChar w:fldCharType="separate"/>
      </w:r>
      <w:r w:rsidR="00D36607" w:rsidRPr="00D36607">
        <w:rPr>
          <w:noProof/>
        </w:rPr>
        <w:t>(Cohen 1994)</w:t>
      </w:r>
      <w:r w:rsidR="000C73A6">
        <w:fldChar w:fldCharType="end"/>
      </w:r>
      <w:r>
        <w:t xml:space="preserve"> introduced term which</w:t>
      </w:r>
      <w:r w:rsidR="000C73A6">
        <w:t xml:space="preserve"> consequently</w:t>
      </w:r>
      <w:r>
        <w:t>,</w:t>
      </w:r>
      <w:r w:rsidR="000C73A6">
        <w:t xml:space="preserve"> </w:t>
      </w:r>
      <w:r>
        <w:t>named him the “father” of computer viruses due to his early studies of them. Funnily enough the term “Computer Virus”</w:t>
      </w:r>
      <w:r w:rsidR="008E491F">
        <w:t xml:space="preserve"> came from </w:t>
      </w:r>
      <w:r>
        <w:t xml:space="preserve"> science fiction </w:t>
      </w:r>
      <w:r w:rsidR="008E491F">
        <w:t>novels</w:t>
      </w:r>
      <w:r>
        <w:t>, that was picked u</w:t>
      </w:r>
      <w:r w:rsidR="008E491F">
        <w:t>p and recommended to Dr Cohen’s</w:t>
      </w:r>
      <w:r>
        <w:t xml:space="preserve"> by his advisor Professor Leonard Adleman </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rsidR="008E491F">
        <w:t>.</w:t>
      </w:r>
      <w:r>
        <w:t xml:space="preserve"> </w:t>
      </w:r>
    </w:p>
    <w:p w14:paraId="3FBB52AC" w14:textId="6C26E399" w:rsidR="00A94DEC" w:rsidRDefault="008E491F" w:rsidP="00AF4526">
      <w:pPr>
        <w:spacing w:after="0"/>
        <w:jc w:val="both"/>
      </w:pPr>
      <w:r>
        <w:t>In Cohen’s work a formal mathematical model for computer viruses was created in 1984</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 xml:space="preserve"> .</w:t>
      </w:r>
    </w:p>
    <w:p w14:paraId="105F6156" w14:textId="2D0C67C7" w:rsidR="00A94DEC" w:rsidRDefault="00CB106F" w:rsidP="00AF4526">
      <w:pPr>
        <w:spacing w:after="0"/>
        <w:jc w:val="both"/>
        <w:rPr>
          <w:rStyle w:val="docemphasis"/>
        </w:rPr>
      </w:pPr>
      <w:r>
        <w:t xml:space="preserve">In this study Cohen provided an informal definition of a computer virus:  </w:t>
      </w:r>
      <w:r>
        <w:rPr>
          <w:rStyle w:val="docemphasis"/>
        </w:rPr>
        <w:t xml:space="preserve">"A virus is a program that is able to infect other programs by modifying them to include a possibly evolved copy of itself." </w:t>
      </w:r>
      <w:r>
        <w:rPr>
          <w:rStyle w:val="docemphasis"/>
        </w:rPr>
        <w:fldChar w:fldCharType="begin" w:fldLock="1"/>
      </w:r>
      <w:r w:rsidR="00DD1A37">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rStyle w:val="docemphasis"/>
        </w:rPr>
        <w:fldChar w:fldCharType="separate"/>
      </w:r>
      <w:r w:rsidR="00D36607" w:rsidRPr="00D36607">
        <w:rPr>
          <w:rStyle w:val="docemphasis"/>
          <w:noProof/>
        </w:rPr>
        <w:t>(Szor 2005)</w:t>
      </w:r>
      <w:r>
        <w:rPr>
          <w:rStyle w:val="docemphasis"/>
        </w:rPr>
        <w:fldChar w:fldCharType="end"/>
      </w:r>
      <w:r>
        <w:rPr>
          <w:rStyle w:val="docemphasis"/>
        </w:rPr>
        <w:t xml:space="preserve"> – </w:t>
      </w:r>
      <w:r w:rsidR="00D36607">
        <w:rPr>
          <w:rStyle w:val="docemphasis"/>
        </w:rPr>
        <w:t>This</w:t>
      </w:r>
      <w:r>
        <w:rPr>
          <w:rStyle w:val="docemphasis"/>
        </w:rPr>
        <w:t xml:space="preserve"> definition prov</w:t>
      </w:r>
      <w:r w:rsidR="00BB1B85">
        <w:rPr>
          <w:rStyle w:val="docemphasis"/>
        </w:rPr>
        <w:t>ides the core interesting properties</w:t>
      </w:r>
      <w:r>
        <w:rPr>
          <w:rStyle w:val="docemphasis"/>
        </w:rPr>
        <w:t xml:space="preserve"> of a computer virus, such as the possibility of evolution i.e. the ability </w:t>
      </w:r>
      <w:r w:rsidR="00D36607">
        <w:rPr>
          <w:rStyle w:val="docemphasis"/>
        </w:rPr>
        <w:t>to make</w:t>
      </w:r>
      <w:r>
        <w:rPr>
          <w:rStyle w:val="docemphasis"/>
        </w:rPr>
        <w:t xml:space="preserve"> a modified copy of a piece of code with some variations. </w:t>
      </w:r>
    </w:p>
    <w:p w14:paraId="3625D358" w14:textId="77777777" w:rsidR="00CB106F" w:rsidRDefault="00CB106F" w:rsidP="00AF4526">
      <w:pPr>
        <w:spacing w:after="0"/>
        <w:jc w:val="both"/>
        <w:rPr>
          <w:rStyle w:val="docemphasis"/>
        </w:rPr>
      </w:pPr>
    </w:p>
    <w:p w14:paraId="5A636540" w14:textId="221E87F6" w:rsidR="001578D1" w:rsidRDefault="00BB1B85" w:rsidP="00AF4526">
      <w:pPr>
        <w:spacing w:after="0"/>
        <w:jc w:val="both"/>
        <w:rPr>
          <w:rStyle w:val="docemphasis"/>
        </w:rPr>
      </w:pPr>
      <w:r>
        <w:rPr>
          <w:rStyle w:val="docemphasis"/>
        </w:rPr>
        <w:t>However,</w:t>
      </w:r>
      <w:r w:rsidR="00CB106F">
        <w:rPr>
          <w:rStyle w:val="docemphasis"/>
        </w:rPr>
        <w:t xml:space="preserve"> there is no precise definition of a computer virus due to the abundance of various viruses, which there are infinite variations of themselves.  </w:t>
      </w:r>
      <w:r>
        <w:rPr>
          <w:rStyle w:val="docemphasis"/>
        </w:rPr>
        <w:t>An example of such viruses is</w:t>
      </w:r>
      <w:r w:rsidR="00CB106F">
        <w:rPr>
          <w:rStyle w:val="docemphasis"/>
        </w:rPr>
        <w:t xml:space="preserve"> called companion viruses</w:t>
      </w:r>
      <w:r>
        <w:rPr>
          <w:rStyle w:val="docemphasis"/>
        </w:rPr>
        <w:fldChar w:fldCharType="begin" w:fldLock="1"/>
      </w:r>
      <w:r w:rsidR="00DD1A37">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rStyle w:val="docemphasis"/>
        </w:rPr>
        <w:fldChar w:fldCharType="separate"/>
      </w:r>
      <w:r w:rsidR="00D36607" w:rsidRPr="00D36607">
        <w:rPr>
          <w:rStyle w:val="docemphasis"/>
          <w:noProof/>
        </w:rPr>
        <w:t>(Szor 2005)</w:t>
      </w:r>
      <w:r>
        <w:rPr>
          <w:rStyle w:val="docemphasis"/>
        </w:rPr>
        <w:fldChar w:fldCharType="end"/>
      </w:r>
      <w:r>
        <w:rPr>
          <w:rStyle w:val="docemphasis"/>
        </w:rPr>
        <w:t xml:space="preserve">that </w:t>
      </w:r>
      <w:r w:rsidRPr="00CB106F">
        <w:rPr>
          <w:rStyle w:val="docemphasis"/>
        </w:rPr>
        <w:t>do</w:t>
      </w:r>
      <w:r w:rsidR="00CB106F" w:rsidRPr="00CB106F">
        <w:rPr>
          <w:rStyle w:val="docemphasis"/>
        </w:rPr>
        <w:t xml:space="preserve"> not necessarily modify the code of other programs. </w:t>
      </w:r>
      <w:r w:rsidR="00CB106F">
        <w:rPr>
          <w:rStyle w:val="docemphasis"/>
        </w:rPr>
        <w:t xml:space="preserve">Companion viruses do not </w:t>
      </w:r>
      <w:r w:rsidR="00CB106F" w:rsidRPr="00CB106F">
        <w:rPr>
          <w:rStyle w:val="docemphasis"/>
        </w:rPr>
        <w:t>strictly follow Cohen's definition because they do not need to include a copy of themselves within other programs. Instead, they make devious use of the program's environment</w:t>
      </w:r>
      <w:r w:rsidR="00CB106F">
        <w:rPr>
          <w:rStyle w:val="docemphasis"/>
        </w:rPr>
        <w:t xml:space="preserve"> </w:t>
      </w:r>
      <w:r w:rsidR="00CB106F" w:rsidRPr="00CB106F">
        <w:rPr>
          <w:rStyle w:val="docemphasis"/>
        </w:rPr>
        <w:t>properties of the operating system</w:t>
      </w:r>
      <w:r>
        <w:rPr>
          <w:rStyle w:val="docemphasis"/>
        </w:rPr>
        <w:t xml:space="preserve"> </w:t>
      </w:r>
      <w:r w:rsidR="00CB106F" w:rsidRPr="00CB106F">
        <w:rPr>
          <w:rStyle w:val="docemphasis"/>
        </w:rPr>
        <w:t>by placing themselves with the same name ahead of their victim programs on the execution path</w:t>
      </w:r>
      <w:r>
        <w:rPr>
          <w:rStyle w:val="docemphasis"/>
        </w:rPr>
        <w:fldChar w:fldCharType="begin" w:fldLock="1"/>
      </w:r>
      <w:r w:rsidR="00DD1A37">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rStyle w:val="docemphasis"/>
        </w:rPr>
        <w:fldChar w:fldCharType="separate"/>
      </w:r>
      <w:r w:rsidR="00D36607" w:rsidRPr="00D36607">
        <w:rPr>
          <w:rStyle w:val="docemphasis"/>
          <w:noProof/>
        </w:rPr>
        <w:t>(Szor 2005)</w:t>
      </w:r>
      <w:r>
        <w:rPr>
          <w:rStyle w:val="docemphasis"/>
        </w:rPr>
        <w:fldChar w:fldCharType="end"/>
      </w:r>
      <w:r w:rsidR="00CB106F" w:rsidRPr="00CB106F">
        <w:rPr>
          <w:rStyle w:val="docemphasis"/>
        </w:rPr>
        <w:t>.</w:t>
      </w:r>
      <w:r>
        <w:rPr>
          <w:rStyle w:val="docemphasis"/>
        </w:rPr>
        <w:t xml:space="preserve"> </w:t>
      </w:r>
    </w:p>
    <w:p w14:paraId="5126D14F" w14:textId="77777777" w:rsidR="001578D1" w:rsidRDefault="001578D1" w:rsidP="00AF4526">
      <w:pPr>
        <w:spacing w:after="0"/>
        <w:jc w:val="both"/>
        <w:rPr>
          <w:rStyle w:val="docemphasis"/>
        </w:rPr>
      </w:pPr>
    </w:p>
    <w:p w14:paraId="6429AC29" w14:textId="4953C12E" w:rsidR="00CB106F" w:rsidRDefault="00BB1B85" w:rsidP="00AF4526">
      <w:pPr>
        <w:spacing w:after="0"/>
        <w:jc w:val="both"/>
      </w:pPr>
      <w:r>
        <w:rPr>
          <w:rStyle w:val="docemphasis"/>
        </w:rPr>
        <w:t>This causes problems for other programs that block malicious actions of other viruses. – this assume the  principles of these blocker programme developed by their authors strictly follow Cohen’s definition of what virus, thus it only looks for viruses that make unwanted changes to the code of another program, as a result will entirely miss out companion viruses</w:t>
      </w:r>
      <w:r>
        <w:rPr>
          <w:rStyle w:val="docemphasis"/>
        </w:rPr>
        <w:fldChar w:fldCharType="begin" w:fldLock="1"/>
      </w:r>
      <w:r w:rsidR="00DD1A37">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rStyle w:val="docemphasis"/>
        </w:rPr>
        <w:fldChar w:fldCharType="separate"/>
      </w:r>
      <w:r w:rsidR="00D36607" w:rsidRPr="00D36607">
        <w:rPr>
          <w:rStyle w:val="docemphasis"/>
          <w:noProof/>
        </w:rPr>
        <w:t>(Szor 2005)</w:t>
      </w:r>
      <w:r>
        <w:rPr>
          <w:rStyle w:val="docemphasis"/>
        </w:rPr>
        <w:fldChar w:fldCharType="end"/>
      </w:r>
      <w:r>
        <w:rPr>
          <w:rStyle w:val="docemphasis"/>
        </w:rPr>
        <w:t>.</w:t>
      </w:r>
    </w:p>
    <w:p w14:paraId="2DBE8EE4" w14:textId="77777777" w:rsidR="00A94DEC" w:rsidRDefault="00A94DEC" w:rsidP="00AF4526">
      <w:pPr>
        <w:spacing w:after="0"/>
        <w:jc w:val="both"/>
      </w:pPr>
    </w:p>
    <w:p w14:paraId="027C8D2F" w14:textId="736BCADE" w:rsidR="00BB1B85" w:rsidRDefault="00BB1B85" w:rsidP="00AF4526">
      <w:pPr>
        <w:spacing w:after="0"/>
        <w:jc w:val="both"/>
      </w:pPr>
      <w:r>
        <w:t>Integrity checker programs also rely on the fact that a program’s source code remains unchanged over time. Such programs rely on a database (created at some initial point in time)</w:t>
      </w:r>
      <w:r w:rsidR="00ED20CD">
        <w:t xml:space="preserve"> which</w:t>
      </w:r>
      <w:r>
        <w:t xml:space="preserve"> assu</w:t>
      </w:r>
      <w:r w:rsidR="00ED20CD">
        <w:t>mes</w:t>
      </w:r>
      <w:r>
        <w:t xml:space="preserve"> to represent a "clean" state of the programs on a machine</w:t>
      </w:r>
      <w:r w:rsidR="00ED20CD">
        <w:t xml:space="preserve"> </w:t>
      </w:r>
      <w:r w:rsidR="00ED20CD">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ED20CD">
        <w:fldChar w:fldCharType="separate"/>
      </w:r>
      <w:r w:rsidR="00D36607" w:rsidRPr="00D36607">
        <w:rPr>
          <w:noProof/>
        </w:rPr>
        <w:t>(Szor 2005)</w:t>
      </w:r>
      <w:r w:rsidR="00ED20CD">
        <w:fldChar w:fldCharType="end"/>
      </w:r>
      <w:r>
        <w:t>.</w:t>
      </w:r>
      <w:r w:rsidR="00ED20CD">
        <w:t xml:space="preserve"> </w:t>
      </w:r>
      <w:r>
        <w:t xml:space="preserve"> However, </w:t>
      </w:r>
      <w:r w:rsidR="00ED20CD">
        <w:t xml:space="preserve">as you can see, companion viruses could easily take advantage of this dependency </w:t>
      </w:r>
      <w:r>
        <w:t xml:space="preserve">unless the integrity checker also alerted the user about any new application on the </w:t>
      </w:r>
      <w:r w:rsidR="00ED20CD">
        <w:t>system. This approach to counter companion viruses was tested by Cohen’s</w:t>
      </w:r>
      <w:r>
        <w:t xml:space="preserve"> own system</w:t>
      </w:r>
      <w:r w:rsidR="00ED20CD">
        <w:t xml:space="preserve"> which </w:t>
      </w:r>
      <w:r>
        <w:t>properly performed this</w:t>
      </w:r>
      <w:r w:rsidR="00ED20CD">
        <w:t xml:space="preserve"> successfully </w:t>
      </w:r>
      <w:r w:rsidR="00ED20CD">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ED20CD">
        <w:fldChar w:fldCharType="separate"/>
      </w:r>
      <w:r w:rsidR="00D36607" w:rsidRPr="00D36607">
        <w:rPr>
          <w:noProof/>
        </w:rPr>
        <w:t>(Szor 2005)</w:t>
      </w:r>
      <w:r w:rsidR="00ED20CD">
        <w:fldChar w:fldCharType="end"/>
      </w:r>
      <w:r>
        <w:t>. Unfortunately</w:t>
      </w:r>
      <w:r w:rsidR="00ED20CD">
        <w:t xml:space="preserve">, such persistent method would be unpopular with </w:t>
      </w:r>
      <w:r>
        <w:t>the</w:t>
      </w:r>
      <w:r w:rsidR="00ED20CD">
        <w:t xml:space="preserve"> public. As members do</w:t>
      </w:r>
      <w:r>
        <w:t xml:space="preserve"> not like to be bothered each </w:t>
      </w:r>
      <w:r w:rsidR="00ED20CD">
        <w:t>time,</w:t>
      </w:r>
      <w:r>
        <w:t xml:space="preserve"> a new program</w:t>
      </w:r>
      <w:r w:rsidR="00ED20CD">
        <w:t xml:space="preserve"> is introduced on their system. Overall</w:t>
      </w:r>
      <w:r>
        <w:t xml:space="preserve"> Cohen's approach is definitely the safest technique to use</w:t>
      </w:r>
      <w:r w:rsidR="00ED20CD">
        <w:t xml:space="preserve"> to counter viruses with characteristics of a companion virus</w:t>
      </w:r>
      <w:r w:rsidR="00ED20CD">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ED20CD">
        <w:fldChar w:fldCharType="separate"/>
      </w:r>
      <w:r w:rsidR="00D36607" w:rsidRPr="00D36607">
        <w:rPr>
          <w:noProof/>
        </w:rPr>
        <w:t>(Szor 2005)</w:t>
      </w:r>
      <w:r w:rsidR="00ED20CD">
        <w:fldChar w:fldCharType="end"/>
      </w:r>
      <w:r w:rsidR="00ED20CD">
        <w:t>.</w:t>
      </w:r>
    </w:p>
    <w:p w14:paraId="28BE1989" w14:textId="77777777" w:rsidR="001578D1" w:rsidRDefault="001578D1" w:rsidP="00AF4526">
      <w:pPr>
        <w:spacing w:after="0"/>
        <w:jc w:val="both"/>
      </w:pPr>
    </w:p>
    <w:p w14:paraId="68BA8B71" w14:textId="42BC92B0" w:rsidR="00F52848" w:rsidRDefault="00F52848" w:rsidP="00AF4526">
      <w:pPr>
        <w:spacing w:after="0"/>
        <w:jc w:val="both"/>
      </w:pPr>
      <w:r>
        <w:lastRenderedPageBreak/>
        <w:t>In</w:t>
      </w:r>
      <w:r w:rsidR="00BB1B85">
        <w:t xml:space="preserve"> the real world, </w:t>
      </w:r>
      <w:r>
        <w:t>behaviour</w:t>
      </w:r>
      <w:r w:rsidR="00BB1B85">
        <w:t xml:space="preserve">-blocking </w:t>
      </w:r>
      <w:r>
        <w:t>defence</w:t>
      </w:r>
      <w:r w:rsidR="00BB1B85">
        <w:t xml:space="preserve"> systems often alarm in such a situation. For instance, Norton Commander</w:t>
      </w:r>
      <w:r>
        <w:fldChar w:fldCharType="begin" w:fldLock="1"/>
      </w:r>
      <w:r w:rsidR="00DD1A37">
        <w:instrText>ADDIN CSL_CITATION { "citationItems" : [ { "id" : "ITEM-1", "itemData" : { "URL" : "http://www.softpanorama.org/OFM/Paradigm/Ch03/norton_commander.shtml", "accessed" : { "date-parts" : [ [ "2014", "12", "5" ] ] }, "author" : [ { "dropping-particle" : "", "family" : "Bezroukov", "given" : "Nikolai", "non-dropping-particle" : "", "parse-names" : false, "suffix" : "" } ], "container-title" : "Web Page", "id" : "ITEM-1", "issued" : { "date-parts" : [ [ "0" ] ] }, "title" : "The History of Development of Norton Commander", "type" : "webpage" }, "uris" : [ "http://www.mendeley.com/documents/?uuid=1dd96d10-0ed8-4921-900c-3db3bafe6e3d" ] } ], "mendeley" : { "formattedCitation" : "(Bezroukov n.d.)", "plainTextFormattedCitation" : "(Bezroukov n.d.)", "previouslyFormattedCitation" : "(Bezroukov n.d.)" }, "properties" : { "noteIndex" : 0 }, "schema" : "https://github.com/citation-style-language/schema/raw/master/csl-citation.json" }</w:instrText>
      </w:r>
      <w:r>
        <w:fldChar w:fldCharType="separate"/>
      </w:r>
      <w:r w:rsidR="00D36607" w:rsidRPr="00D36607">
        <w:rPr>
          <w:noProof/>
        </w:rPr>
        <w:t>(Bezroukov n.d.)</w:t>
      </w:r>
      <w:r>
        <w:fldChar w:fldCharType="end"/>
      </w:r>
      <w:r w:rsidR="00BB1B85">
        <w:t xml:space="preserve">, the popular command shell, might be used to copy the commander's own code to another hard drive or network resource. This action might be confused with self-replicating code, especially if the folder in which the copy is made has a previous </w:t>
      </w:r>
      <w:r>
        <w:t>which the program would essentially overwrite itself in order to upgrade itself</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 xml:space="preserve">. </w:t>
      </w:r>
      <w:r>
        <w:br/>
      </w:r>
    </w:p>
    <w:p w14:paraId="57846B41" w14:textId="0E1EEE32" w:rsidR="00BB1B85" w:rsidRDefault="00BB1B85" w:rsidP="00AF4526">
      <w:pPr>
        <w:spacing w:after="0"/>
        <w:jc w:val="both"/>
      </w:pPr>
      <w:r>
        <w:t xml:space="preserve">Taking </w:t>
      </w:r>
      <w:r w:rsidR="00A117D1">
        <w:t>this example into consideration</w:t>
      </w:r>
      <w:r>
        <w:t>, a more accurate definition of a computer virus would be the following:</w:t>
      </w:r>
      <w:r w:rsidRPr="001578D1">
        <w:rPr>
          <w:i/>
        </w:rPr>
        <w:t xml:space="preserve"> "A computer virus is a program that recursively and explicitly copies a possibly evolved version of </w:t>
      </w:r>
      <w:r w:rsidR="00F52848" w:rsidRPr="001578D1">
        <w:rPr>
          <w:i/>
        </w:rPr>
        <w:t>it</w:t>
      </w:r>
      <w:r w:rsidRPr="001578D1">
        <w:rPr>
          <w:i/>
        </w:rPr>
        <w:t>."</w:t>
      </w:r>
      <w:r w:rsidR="00A117D1">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A117D1">
        <w:fldChar w:fldCharType="separate"/>
      </w:r>
      <w:r w:rsidR="00D36607" w:rsidRPr="00D36607">
        <w:rPr>
          <w:noProof/>
        </w:rPr>
        <w:t>(Szor 2005)</w:t>
      </w:r>
      <w:r w:rsidR="00A117D1">
        <w:fldChar w:fldCharType="end"/>
      </w:r>
    </w:p>
    <w:p w14:paraId="0E138A76" w14:textId="77777777" w:rsidR="00BB1B85" w:rsidRDefault="00BB1B85" w:rsidP="00AF4526">
      <w:pPr>
        <w:spacing w:after="0"/>
        <w:jc w:val="both"/>
      </w:pPr>
    </w:p>
    <w:p w14:paraId="1EB38F49" w14:textId="55565D89" w:rsidR="00BB1B85" w:rsidRDefault="00BB1B85" w:rsidP="00AF4526">
      <w:pPr>
        <w:spacing w:after="0"/>
        <w:jc w:val="both"/>
      </w:pPr>
      <w:r>
        <w:t>Computer viruses are self-automated programs that, against the user's wishes, make copies of themselves to spread themselves to new targets</w:t>
      </w:r>
      <w:r w:rsidR="00A117D1">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A117D1">
        <w:fldChar w:fldCharType="separate"/>
      </w:r>
      <w:r w:rsidR="00D36607" w:rsidRPr="00D36607">
        <w:rPr>
          <w:noProof/>
        </w:rPr>
        <w:t>(Szor 2005)</w:t>
      </w:r>
      <w:r w:rsidR="00A117D1">
        <w:fldChar w:fldCharType="end"/>
      </w:r>
      <w:r>
        <w:t xml:space="preserve">. Although particular computer viruses ask the user with prompts before they infect a machine, such as, "Do you want to infect another program? (Y/N?)," this </w:t>
      </w:r>
      <w:r w:rsidR="00A117D1">
        <w:t xml:space="preserve">obviously does not make the program not viruses </w:t>
      </w:r>
      <w:r w:rsidR="00A117D1">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A117D1">
        <w:fldChar w:fldCharType="separate"/>
      </w:r>
      <w:r w:rsidR="00D36607" w:rsidRPr="00D36607">
        <w:rPr>
          <w:noProof/>
        </w:rPr>
        <w:t>(Szor 2005)</w:t>
      </w:r>
      <w:r w:rsidR="00A117D1">
        <w:fldChar w:fldCharType="end"/>
      </w:r>
      <w:r w:rsidR="00A117D1">
        <w:t>.</w:t>
      </w:r>
      <w:r>
        <w:t xml:space="preserve"> </w:t>
      </w:r>
    </w:p>
    <w:p w14:paraId="534CD201" w14:textId="5FFB3188" w:rsidR="00BB1B85" w:rsidRDefault="00A117D1" w:rsidP="00AF4526">
      <w:pPr>
        <w:spacing w:after="0"/>
        <w:jc w:val="both"/>
      </w:pPr>
      <w:r>
        <w:t>In the end when it comes to trying to classify a particular</w:t>
      </w:r>
      <w:r w:rsidR="00BB1B85">
        <w:t xml:space="preserve"> program as a virus, we need to ask the important question of whether a program is able to replicate itself recursively and explicitly.</w:t>
      </w:r>
      <w:r>
        <w:t xml:space="preserve"> </w:t>
      </w:r>
      <w:r w:rsidR="00BB1B85">
        <w:t xml:space="preserve"> A program cannot be </w:t>
      </w:r>
      <w:r w:rsidR="0001403F">
        <w:t>classed as</w:t>
      </w:r>
      <w:r>
        <w:t xml:space="preserve"> </w:t>
      </w:r>
      <w:r w:rsidR="00BB1B85">
        <w:t xml:space="preserve">a computer virus if it </w:t>
      </w:r>
      <w:r w:rsidR="0001403F">
        <w:t>dependant of aids to make further copies of itself, such  aid can be in the form of m</w:t>
      </w:r>
      <w:r w:rsidR="00BB1B85">
        <w:t>odifying the environment of such a program (for example, manually changing bytes in memory or on a disk)</w:t>
      </w:r>
      <w:r w:rsidR="0001403F">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01403F">
        <w:fldChar w:fldCharType="separate"/>
      </w:r>
      <w:r w:rsidR="00D36607" w:rsidRPr="00D36607">
        <w:rPr>
          <w:noProof/>
        </w:rPr>
        <w:t>(Szor 2005)</w:t>
      </w:r>
      <w:r w:rsidR="0001403F">
        <w:fldChar w:fldCharType="end"/>
      </w:r>
      <w:r w:rsidR="0001403F">
        <w:t>.</w:t>
      </w:r>
      <w:r w:rsidR="00BB1B85">
        <w:t xml:space="preserve"> </w:t>
      </w:r>
    </w:p>
    <w:p w14:paraId="45214EEC" w14:textId="77777777" w:rsidR="00A94DEC" w:rsidRDefault="00A94DEC" w:rsidP="00AF4526">
      <w:pPr>
        <w:spacing w:after="0" w:line="240" w:lineRule="auto"/>
        <w:jc w:val="both"/>
      </w:pPr>
    </w:p>
    <w:p w14:paraId="29DD966B" w14:textId="35782A30" w:rsidR="00DE6804" w:rsidRDefault="00125B6B" w:rsidP="00AF4526">
      <w:pPr>
        <w:pStyle w:val="Heading2"/>
        <w:spacing w:before="0"/>
        <w:jc w:val="both"/>
      </w:pPr>
      <w:bookmarkStart w:id="3" w:name="_Toc405681406"/>
      <w:r>
        <w:t>2.2. Antivirus</w:t>
      </w:r>
      <w:bookmarkEnd w:id="3"/>
    </w:p>
    <w:p w14:paraId="34E042D1" w14:textId="5D2CF798" w:rsidR="00C0049E" w:rsidRDefault="00C0049E" w:rsidP="00AF4526">
      <w:pPr>
        <w:jc w:val="both"/>
      </w:pPr>
      <w:r>
        <w:t>In the early stages of virus detection and removal, computer viruses were easily managed because there were very few viruses at the time (there were fewer than 100 known strains in 1990)</w:t>
      </w:r>
      <w:r w:rsidR="001578D1">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1578D1">
        <w:fldChar w:fldCharType="separate"/>
      </w:r>
      <w:r w:rsidR="00D36607" w:rsidRPr="00D36607">
        <w:rPr>
          <w:noProof/>
        </w:rPr>
        <w:t>(Szor 2005)</w:t>
      </w:r>
      <w:r w:rsidR="001578D1">
        <w:fldChar w:fldCharType="end"/>
      </w:r>
      <w:r>
        <w:t xml:space="preserve">. </w:t>
      </w:r>
    </w:p>
    <w:p w14:paraId="1A700B65" w14:textId="16D9756D" w:rsidR="00DE6804" w:rsidRDefault="00DE6804" w:rsidP="00AF4526">
      <w:pPr>
        <w:jc w:val="both"/>
      </w:pPr>
      <w:r>
        <w:t>Initial antivirus solution development were not difficult, this is shown in the late 1980’s and early 1990’s where many users were able to create some sort of antivirus program against a partic</w:t>
      </w:r>
      <w:r w:rsidR="001578D1">
        <w:t>ular strain of computer virus</w:t>
      </w:r>
      <w:r w:rsidR="001578D1">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1578D1">
        <w:fldChar w:fldCharType="separate"/>
      </w:r>
      <w:r w:rsidR="00D36607" w:rsidRPr="00D36607">
        <w:rPr>
          <w:noProof/>
        </w:rPr>
        <w:t>(Szor 2005)</w:t>
      </w:r>
      <w:r w:rsidR="001578D1">
        <w:fldChar w:fldCharType="end"/>
      </w:r>
      <w:r w:rsidR="001578D1">
        <w:t xml:space="preserve">. </w:t>
      </w:r>
    </w:p>
    <w:p w14:paraId="5771CF66" w14:textId="74972A46" w:rsidR="00DE6804" w:rsidRDefault="00B70189" w:rsidP="00AF4526">
      <w:pPr>
        <w:jc w:val="both"/>
      </w:pPr>
      <w:r>
        <w:t xml:space="preserve">Fredrick Cohen </w:t>
      </w:r>
      <w:r w:rsidR="00DE6804">
        <w:t xml:space="preserve"> showed that antivirus programs couldn’t solve the computer virus problem as no single program can detect all future computer virus in finite </w:t>
      </w:r>
      <w:r>
        <w:t>time</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rsidR="00DE6804">
        <w:t xml:space="preserve">. Despite this, antivirus programs have been quite successful in dealing the computer virus problem for a while. </w:t>
      </w:r>
      <w:r w:rsidR="00072CA2">
        <w:t>At</w:t>
      </w:r>
      <w:r w:rsidR="00DF4DC5">
        <w:t xml:space="preserve"> the same time, other solutions have been researched and developed, however computer antivirus programs are still the most used form of defence against computer viruses at present regardless of their many drawbacks, including the inability to defend and solve the afo</w:t>
      </w:r>
      <w:r w:rsidR="001578D1">
        <w:t xml:space="preserve">rementioned problems </w:t>
      </w:r>
      <w:r w:rsidR="001578D1">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1578D1">
        <w:fldChar w:fldCharType="separate"/>
      </w:r>
      <w:r w:rsidR="00D36607" w:rsidRPr="00D36607">
        <w:rPr>
          <w:noProof/>
        </w:rPr>
        <w:t>(Szor 2005)</w:t>
      </w:r>
      <w:r w:rsidR="001578D1">
        <w:fldChar w:fldCharType="end"/>
      </w:r>
      <w:r w:rsidR="00DF4DC5">
        <w:t xml:space="preserve">. </w:t>
      </w:r>
    </w:p>
    <w:p w14:paraId="43F6D7F1" w14:textId="69BE7696" w:rsidR="00D275DB" w:rsidRDefault="006E3EA9" w:rsidP="00AF4526">
      <w:pPr>
        <w:jc w:val="both"/>
      </w:pPr>
      <w:r>
        <w:t>Often users do not completely understand how to protect themselves against viruses, nor do they know how virus infection prevention</w:t>
      </w:r>
      <w:r w:rsidR="001D016E">
        <w:t xml:space="preserve"> can be applied using proper protocols</w:t>
      </w:r>
      <w:r>
        <w:t xml:space="preserve">. Unfortunately, negligence is one of the biggest reasons to the spread of computer </w:t>
      </w:r>
      <w:r w:rsidR="001578D1">
        <w:t xml:space="preserve">viruses </w:t>
      </w:r>
      <w:r w:rsidR="001578D1">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1578D1">
        <w:fldChar w:fldCharType="separate"/>
      </w:r>
      <w:r w:rsidR="00D36607" w:rsidRPr="00D36607">
        <w:rPr>
          <w:noProof/>
        </w:rPr>
        <w:t>(Szor 2005)</w:t>
      </w:r>
      <w:r w:rsidR="001578D1">
        <w:fldChar w:fldCharType="end"/>
      </w:r>
      <w:r>
        <w:t xml:space="preserve">. </w:t>
      </w:r>
      <w:r w:rsidR="001D016E">
        <w:t xml:space="preserve"> It was said that t</w:t>
      </w:r>
      <w:r>
        <w:t xml:space="preserve">he sociological aspects of computer security appear to be more relevant than technology. </w:t>
      </w:r>
      <w:r w:rsidR="001D016E">
        <w:t xml:space="preserve"> As careless neglect of </w:t>
      </w:r>
      <w:r>
        <w:t>the most minimal level of computer maintenance, netw</w:t>
      </w:r>
      <w:r w:rsidR="001D016E">
        <w:t>ork security configuration, even failure</w:t>
      </w:r>
      <w:r>
        <w:t xml:space="preserve"> to clean an infected computer </w:t>
      </w:r>
      <w:r w:rsidR="001D016E">
        <w:t>allows further problems to oc</w:t>
      </w:r>
      <w:r w:rsidR="001578D1">
        <w:t xml:space="preserve">cur in other </w:t>
      </w:r>
      <w:r w:rsidR="00BA685C">
        <w:t>computers</w:t>
      </w:r>
      <w:r w:rsidR="001578D1">
        <w:t xml:space="preserve"> </w:t>
      </w:r>
      <w:r w:rsidR="001578D1">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1578D1">
        <w:fldChar w:fldCharType="separate"/>
      </w:r>
      <w:r w:rsidR="00D36607" w:rsidRPr="00D36607">
        <w:rPr>
          <w:noProof/>
        </w:rPr>
        <w:t>(Szor 2005)</w:t>
      </w:r>
      <w:r w:rsidR="001578D1">
        <w:fldChar w:fldCharType="end"/>
      </w:r>
      <w:r w:rsidR="001D016E">
        <w:t>.</w:t>
      </w:r>
    </w:p>
    <w:p w14:paraId="733FC8E0" w14:textId="77777777" w:rsidR="00E70590" w:rsidRDefault="00E70590" w:rsidP="00AF4526">
      <w:pPr>
        <w:jc w:val="both"/>
      </w:pPr>
    </w:p>
    <w:p w14:paraId="42ED6D3D" w14:textId="047DA36A" w:rsidR="00155117" w:rsidRDefault="00155117" w:rsidP="00AF4526">
      <w:pPr>
        <w:jc w:val="both"/>
      </w:pPr>
      <w:r>
        <w:t>In the computer virus research field, computer virus analysis has some common patterns that can be learned easily, depending on efficiency of the analysis process. There are several techniques that computer virus researchers can use in order to acquire a precise understanding of viral programs, which can be utilised to provide appropriate prevention and to provide a response to computer virus outbreaks, which can be controlled to achieve damage limitation</w:t>
      </w:r>
      <w:r w:rsidR="00E0781A">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E0781A">
        <w:fldChar w:fldCharType="separate"/>
      </w:r>
      <w:r w:rsidR="00D36607" w:rsidRPr="00D36607">
        <w:rPr>
          <w:noProof/>
        </w:rPr>
        <w:t>(Szor 2005)</w:t>
      </w:r>
      <w:r w:rsidR="00E0781A">
        <w:fldChar w:fldCharType="end"/>
      </w:r>
      <w:r>
        <w:t>.</w:t>
      </w:r>
    </w:p>
    <w:p w14:paraId="29848C5C" w14:textId="1DBC9EEC" w:rsidR="00155117" w:rsidRDefault="00E0781A" w:rsidP="00AF4526">
      <w:pPr>
        <w:jc w:val="both"/>
      </w:pPr>
      <w:r>
        <w:t xml:space="preserve">Despite what some virus writers may call themselves “experts” in their </w:t>
      </w:r>
      <w:r w:rsidR="00FF1F67">
        <w:t>field, due</w:t>
      </w:r>
      <w:r>
        <w:t xml:space="preserve"> to creating a code that replicates itself</w:t>
      </w:r>
      <w:r>
        <w:fldChar w:fldCharType="begin" w:fldLock="1"/>
      </w:r>
      <w:r w:rsidR="00DD1A37">
        <w:instrText>ADDIN CSL_CITATION { "citationItems" : [ { "id" : "ITEM-1", "itemData" : { "URL" : "http://vxheaven.org/lib/asg04.html", "accessed" : { "date-parts" : [ [ "2014", "12", "6" ] ] }, "author" : [ { "dropping-particle" : "", "family" : "Gordon", "given" : "Sarah", "non-dropping-particle" : "", "parse-names" : false, "suffix" : "" } ], "container-title" : "website", "id" : "ITEM-1", "issued" : { "date-parts" : [ [ "1996" ] ] }, "title" : "The Generic Virus Writer II (VX heaven)", "type" : "webpage" }, "uris" : [ "http://www.mendeley.com/documents/?uuid=8ce517ea-d6ec-4476-82b6-6e6d5eaa6957" ] } ], "mendeley" : { "formattedCitation" : "(Gordon 1996)", "plainTextFormattedCitation" : "(Gordon 1996)", "previouslyFormattedCitation" : "(Gordon 1996)" }, "properties" : { "noteIndex" : 0 }, "schema" : "https://github.com/citation-style-language/schema/raw/master/csl-citation.json" }</w:instrText>
      </w:r>
      <w:r>
        <w:fldChar w:fldCharType="separate"/>
      </w:r>
      <w:r w:rsidR="00D36607" w:rsidRPr="00D36607">
        <w:rPr>
          <w:noProof/>
        </w:rPr>
        <w:t>(Gordon 1996)</w:t>
      </w:r>
      <w:r>
        <w:fldChar w:fldCharType="end"/>
      </w:r>
      <w:r>
        <w:t>. This assumption is far from the truth</w:t>
      </w:r>
      <w:r w:rsidR="00FF1F67">
        <w:t>, in fact several masterminds at various times in the history of computer virus writing represented the pinnacle in the art of computer virus making, such mastermind would go by alias such as</w:t>
      </w:r>
      <w:r w:rsidR="0087484D">
        <w:t>:</w:t>
      </w:r>
      <w:r w:rsidR="00FF1F67">
        <w:t xml:space="preserve"> </w:t>
      </w:r>
      <w:r w:rsidR="00FF1F67" w:rsidRPr="00FF1F67">
        <w:t>Dark Ave</w:t>
      </w:r>
      <w:r w:rsidR="00FF1F67">
        <w:t>nger</w:t>
      </w:r>
      <w:r w:rsidR="00304B0F">
        <w:fldChar w:fldCharType="begin" w:fldLock="1"/>
      </w:r>
      <w:r w:rsidR="00DD1A37">
        <w:instrText>ADDIN CSL_CITATION { "citationItems" : [ { "id" : "ITEM-1", "itemData" : { "author" : [ { "dropping-particle" : "", "family" : "Gordon", "given" : "S", "non-dropping-particle" : "", "parse-names" : false, "suffix" : "" } ], "container-title" : "PERSONAL COMPUTER WORLD", "id" : "ITEM-1", "issued" : { "date-parts" : [ [ "1993" ] ] }, "title" : "Inside the mind of Dark Avenger", "type" : "article-journal" }, "uris" : [ "http://www.mendeley.com/documents/?uuid=3a41a4a3-e84c-4c53-aaa2-193978df999d" ] } ], "mendeley" : { "formattedCitation" : "(Gordon 1993)", "plainTextFormattedCitation" : "(Gordon 1993)", "previouslyFormattedCitation" : "(Gordon 1993)" }, "properties" : { "noteIndex" : 0 }, "schema" : "https://github.com/citation-style-language/schema/raw/master/csl-citation.json" }</w:instrText>
      </w:r>
      <w:r w:rsidR="00304B0F">
        <w:fldChar w:fldCharType="separate"/>
      </w:r>
      <w:r w:rsidR="00D36607" w:rsidRPr="00D36607">
        <w:rPr>
          <w:noProof/>
        </w:rPr>
        <w:t>(Gordon 1993)</w:t>
      </w:r>
      <w:r w:rsidR="00304B0F">
        <w:fldChar w:fldCharType="end"/>
      </w:r>
      <w:r w:rsidR="0087484D">
        <w:t>.</w:t>
      </w:r>
      <w:r w:rsidR="00FF1F67" w:rsidRPr="00FF1F67">
        <w:t xml:space="preserve"> </w:t>
      </w:r>
      <w:r w:rsidR="0087484D">
        <w:t xml:space="preserve"> (</w:t>
      </w:r>
      <w:r w:rsidR="00FF1F67" w:rsidRPr="00FF1F67">
        <w:t>Vecna, Jacky Qwerty, Murkry, Sandman, Quantum, Spanska, GriYo, Zombie, roy g biv, and Mental Driller.</w:t>
      </w:r>
      <w:r w:rsidR="0087484D">
        <w:t xml:space="preserve">) </w:t>
      </w:r>
      <w:r w:rsidR="00D36607">
        <w:t>All</w:t>
      </w:r>
      <w:r w:rsidR="0087484D">
        <w:t xml:space="preserve"> who come from the infamous underground virus writing group 29A (editor note – trustworthy source are difficult to impossible to find).</w:t>
      </w:r>
    </w:p>
    <w:p w14:paraId="44C26778" w14:textId="4D0716FD" w:rsidR="00154379" w:rsidRDefault="00A864BD" w:rsidP="00440CC5">
      <w:pPr>
        <w:pStyle w:val="Heading1"/>
      </w:pPr>
      <w:bookmarkStart w:id="4" w:name="_Toc405681407"/>
      <w:r>
        <w:rPr>
          <w:rStyle w:val="Heading1Char"/>
        </w:rPr>
        <w:t>3.</w:t>
      </w:r>
      <w:r w:rsidRPr="00A864BD">
        <w:rPr>
          <w:rStyle w:val="Heading1Char"/>
        </w:rPr>
        <w:t xml:space="preserve"> Technical</w:t>
      </w:r>
      <w:r w:rsidR="00154379" w:rsidRPr="00A864BD">
        <w:rPr>
          <w:rStyle w:val="Heading1Char"/>
        </w:rPr>
        <w:t xml:space="preserve"> analysis of viruses (Attacker) and antivirus solutions (Defender)</w:t>
      </w:r>
      <w:bookmarkEnd w:id="4"/>
    </w:p>
    <w:p w14:paraId="2409D216" w14:textId="77777777" w:rsidR="00A864BD" w:rsidRDefault="00A864BD" w:rsidP="00A864BD"/>
    <w:p w14:paraId="56381197" w14:textId="1D1B5EBC" w:rsidR="00CF4DE0" w:rsidRDefault="00125B6B" w:rsidP="00AF4526">
      <w:pPr>
        <w:pStyle w:val="Heading2"/>
        <w:jc w:val="both"/>
      </w:pPr>
      <w:bookmarkStart w:id="5" w:name="_Toc405681408"/>
      <w:r>
        <w:t>3.1</w:t>
      </w:r>
      <w:r w:rsidR="00D36607">
        <w:t>. The</w:t>
      </w:r>
      <w:r w:rsidR="00B17412">
        <w:t xml:space="preserve"> Attackers</w:t>
      </w:r>
      <w:bookmarkEnd w:id="5"/>
    </w:p>
    <w:p w14:paraId="5BFEFF83" w14:textId="211665E2" w:rsidR="00D275DB" w:rsidRDefault="00650FC6" w:rsidP="00AF4526">
      <w:pPr>
        <w:jc w:val="both"/>
      </w:pPr>
      <w:r>
        <w:t>T</w:t>
      </w:r>
      <w:r w:rsidR="00D275DB">
        <w:t>his section will show that there are two classifications of virus  by how the viruses infection strategies we will first talk about the common types of virus that target various file formats and system areas. Afterwards we will discuss another common types of virus that use some form of memory residency strategy that depending on the strategy used can become more virulent than others.</w:t>
      </w:r>
    </w:p>
    <w:p w14:paraId="42153239" w14:textId="7EF099B5" w:rsidR="00A864BD" w:rsidRPr="00A864BD" w:rsidRDefault="00125B6B" w:rsidP="00A864BD">
      <w:pPr>
        <w:pStyle w:val="Heading3"/>
        <w:jc w:val="both"/>
      </w:pPr>
      <w:bookmarkStart w:id="6" w:name="_Toc405681409"/>
      <w:r>
        <w:t>3.1.1. Classification</w:t>
      </w:r>
      <w:r w:rsidR="00B17412">
        <w:t xml:space="preserve"> of infection strategies</w:t>
      </w:r>
      <w:bookmarkEnd w:id="6"/>
    </w:p>
    <w:p w14:paraId="75A54C79" w14:textId="3497E411" w:rsidR="0087484D" w:rsidRDefault="00125B6B" w:rsidP="00A864BD">
      <w:pPr>
        <w:pStyle w:val="Heading4"/>
        <w:spacing w:before="0"/>
        <w:jc w:val="both"/>
      </w:pPr>
      <w:r>
        <w:t>Boot</w:t>
      </w:r>
      <w:r w:rsidR="001578D1">
        <w:t xml:space="preserve"> virus</w:t>
      </w:r>
    </w:p>
    <w:p w14:paraId="4656B308" w14:textId="414CF945" w:rsidR="00A94DEC" w:rsidRDefault="0087484D" w:rsidP="00AF4526">
      <w:pPr>
        <w:spacing w:after="0"/>
        <w:jc w:val="both"/>
      </w:pPr>
      <w:r>
        <w:t xml:space="preserve">The first known </w:t>
      </w:r>
      <w:r w:rsidR="008C0B45">
        <w:t>successful viruses were</w:t>
      </w:r>
      <w:r>
        <w:t xml:space="preserve"> boot sector viruses [1]. An example of the first boot sector virus is called brain that was created by two Pakistani brothers in 1986 using </w:t>
      </w:r>
      <w:r w:rsidR="00D36607">
        <w:t>an</w:t>
      </w:r>
      <w:r>
        <w:t xml:space="preserve"> IBM </w:t>
      </w:r>
      <w:r w:rsidR="00D36607">
        <w:t>PC [</w:t>
      </w:r>
      <w:r>
        <w:t>1].</w:t>
      </w:r>
      <w:r w:rsidR="008C0B45">
        <w:t xml:space="preserve"> </w:t>
      </w:r>
      <w:r w:rsidR="008C0B45">
        <w:tab/>
      </w:r>
      <w:r w:rsidR="008C0B45">
        <w:tab/>
        <w:t xml:space="preserve">Boot Sector viruses take advantage of the boot process of systems, as  most computers do not have their operating system (OS) in their </w:t>
      </w:r>
      <w:r w:rsidR="00D36607">
        <w:t>read-only</w:t>
      </w:r>
      <w:r w:rsidR="008C0B45">
        <w:t xml:space="preserve"> memory (ROM), instead they require loading the  operating system from a different destination such as local disks or from the network via network cables.</w:t>
      </w:r>
    </w:p>
    <w:p w14:paraId="69AAC41A" w14:textId="77777777" w:rsidR="008C0B45" w:rsidRDefault="008C0B45" w:rsidP="00AF4526">
      <w:pPr>
        <w:spacing w:after="0"/>
        <w:jc w:val="both"/>
      </w:pPr>
    </w:p>
    <w:p w14:paraId="37E0C90C" w14:textId="48A7F1FA" w:rsidR="008C0B45" w:rsidRDefault="00645C63" w:rsidP="00650FC6">
      <w:pPr>
        <w:spacing w:after="0"/>
        <w:jc w:val="both"/>
      </w:pPr>
      <w:r>
        <w:t>Typically,</w:t>
      </w:r>
      <w:r w:rsidR="008C0B45">
        <w:t xml:space="preserve"> PC’s load the OS from the hard drive, however in older system the boot order could not be defined, thus the machine’s default boot location was from the diskette, which was a great entry point for computer viruses to load before the OS. the general concept work by when the </w:t>
      </w:r>
      <w:r w:rsidR="008C0B45" w:rsidRPr="008C0B45">
        <w:t>ROM-BIOS reads the first sector of the specified boot disk according to the boot order settings in the BIOS setup, stores it in the memory at 0:0x7C00 when successful, and runs the loaded code</w:t>
      </w:r>
      <w:r w:rsidR="008C0B45">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8C0B45">
        <w:fldChar w:fldCharType="separate"/>
      </w:r>
      <w:r w:rsidR="00D36607" w:rsidRPr="00D36607">
        <w:rPr>
          <w:noProof/>
        </w:rPr>
        <w:t>(Szor 2005)</w:t>
      </w:r>
      <w:r w:rsidR="008C0B45">
        <w:fldChar w:fldCharType="end"/>
      </w:r>
      <w:r w:rsidR="00AF4526">
        <w:t>.</w:t>
      </w:r>
    </w:p>
    <w:p w14:paraId="72E20B8A" w14:textId="77777777" w:rsidR="00AF4526" w:rsidRDefault="00AF4526" w:rsidP="00650FC6">
      <w:pPr>
        <w:spacing w:after="0"/>
        <w:jc w:val="both"/>
      </w:pPr>
    </w:p>
    <w:p w14:paraId="710A2DBC" w14:textId="77777777" w:rsidR="00E70590" w:rsidRDefault="00E70590" w:rsidP="00650FC6">
      <w:pPr>
        <w:spacing w:after="0"/>
        <w:jc w:val="both"/>
      </w:pPr>
    </w:p>
    <w:p w14:paraId="3EDAE3FA" w14:textId="4234889C" w:rsidR="00AF4526" w:rsidRDefault="00AF4526" w:rsidP="00650FC6">
      <w:pPr>
        <w:spacing w:after="0"/>
        <w:jc w:val="both"/>
      </w:pPr>
      <w:r>
        <w:lastRenderedPageBreak/>
        <w:t xml:space="preserve">In newer </w:t>
      </w:r>
      <w:r w:rsidR="00D36607">
        <w:t>PC’s,</w:t>
      </w:r>
      <w:r>
        <w:t xml:space="preserve"> there is a record call the master boot record (</w:t>
      </w:r>
      <w:r w:rsidR="00D36607">
        <w:t>MBR (that</w:t>
      </w:r>
      <w:r>
        <w:t xml:space="preserve"> would be located at the root of the first sector of a hard disk. In the MBR there is a general purpose code to locate active boot partitions called a </w:t>
      </w:r>
      <w:r>
        <w:rPr>
          <w:i/>
        </w:rPr>
        <w:t>boot strap loader</w:t>
      </w:r>
      <w:r>
        <w:rPr>
          <w:i/>
        </w:rPr>
        <w:fldChar w:fldCharType="begin" w:fldLock="1"/>
      </w:r>
      <w:r w:rsidR="00DD1A37">
        <w:rPr>
          <w:i/>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i/>
        </w:rPr>
        <w:fldChar w:fldCharType="separate"/>
      </w:r>
      <w:r w:rsidR="00D36607" w:rsidRPr="00D36607">
        <w:rPr>
          <w:noProof/>
        </w:rPr>
        <w:t>(Szor 2005)</w:t>
      </w:r>
      <w:r>
        <w:rPr>
          <w:i/>
        </w:rPr>
        <w:fldChar w:fldCharType="end"/>
      </w:r>
      <w:r>
        <w:rPr>
          <w:i/>
        </w:rPr>
        <w:t>.</w:t>
      </w:r>
      <w:r>
        <w:t xml:space="preserve">  Because of the use of general-purpose code, a computer virus needs to target only the MBR code to infect the system, and remain in memory depending on the installed operating system. An example comes in</w:t>
      </w:r>
      <w:r w:rsidR="00E32CB7">
        <w:t xml:space="preserve"> the form </w:t>
      </w:r>
      <w:r>
        <w:t xml:space="preserve">MS-DOS </w:t>
      </w:r>
      <w:r w:rsidR="00E32CB7">
        <w:t>viruses that can easily remain in memory and infect other inserted media on the fly.  A particular famous example of a DOS virus is the Exebug</w:t>
      </w:r>
      <w:r w:rsidR="00B00EE6">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B00EE6">
        <w:fldChar w:fldCharType="separate"/>
      </w:r>
      <w:r w:rsidR="00D36607" w:rsidRPr="00D36607">
        <w:rPr>
          <w:noProof/>
        </w:rPr>
        <w:t>(Szor 2005)</w:t>
      </w:r>
      <w:r w:rsidR="00B00EE6">
        <w:fldChar w:fldCharType="end"/>
      </w:r>
      <w:r w:rsidR="00E32CB7">
        <w:t xml:space="preserve">, which would force the system to load the virus first before completing the other boot processes. Exebug would modify the CMOS setting of the </w:t>
      </w:r>
      <w:r w:rsidR="004C1544">
        <w:t>BIOS;</w:t>
      </w:r>
      <w:r w:rsidR="00E32CB7">
        <w:t xml:space="preserve"> in order to trick the system into thinking it has no floppy drives. As a result the system </w:t>
      </w:r>
      <w:r w:rsidR="00E32CB7" w:rsidRPr="00E32CB7">
        <w:t xml:space="preserve">would be force to boot from the infected MBR first, achieved this. Once </w:t>
      </w:r>
      <w:r w:rsidR="00E32CB7">
        <w:t xml:space="preserve">executed </w:t>
      </w:r>
      <w:r w:rsidR="00E32CB7" w:rsidRPr="00E32CB7">
        <w:t xml:space="preserve">Exebug would </w:t>
      </w:r>
      <w:r w:rsidR="00E32CB7">
        <w:t>check</w:t>
      </w:r>
      <w:r w:rsidR="00E32CB7" w:rsidRPr="00E32CB7">
        <w:t xml:space="preserve"> if there is a diskette in drive A</w:t>
      </w:r>
      <w:r w:rsidR="00D36607" w:rsidRPr="00E32CB7">
        <w:t>:</w:t>
      </w:r>
      <w:r w:rsidR="00E32CB7" w:rsidRPr="00E32CB7">
        <w:t xml:space="preserve"> and if there is one, it will load the boot sector of the diskette and transfer control to it. Thus,</w:t>
      </w:r>
      <w:r w:rsidR="00E32CB7">
        <w:t xml:space="preserve"> when the user tries</w:t>
      </w:r>
      <w:r w:rsidR="00E32CB7" w:rsidRPr="00E32CB7">
        <w:t xml:space="preserve"> to boot from a boot diskette, the virus </w:t>
      </w:r>
      <w:r w:rsidR="00E32CB7">
        <w:t xml:space="preserve">would trick the user </w:t>
      </w:r>
      <w:r w:rsidR="00E32CB7" w:rsidRPr="00E32CB7">
        <w:t xml:space="preserve">into believing that </w:t>
      </w:r>
      <w:r w:rsidR="00E32CB7">
        <w:t>the system has booted from the diskette when in reality, it has not</w:t>
      </w:r>
      <w:r w:rsidR="00E32CB7">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E32CB7">
        <w:fldChar w:fldCharType="separate"/>
      </w:r>
      <w:r w:rsidR="00D36607" w:rsidRPr="00D36607">
        <w:rPr>
          <w:noProof/>
        </w:rPr>
        <w:t>(Szor 2005)</w:t>
      </w:r>
      <w:r w:rsidR="00E32CB7">
        <w:fldChar w:fldCharType="end"/>
      </w:r>
      <w:r w:rsidR="00E37810">
        <w:t xml:space="preserve"> (Fig 2) shows an example of what the user would see if their system was infected with a boot sector virus</w:t>
      </w:r>
      <w:r w:rsidR="00E32CB7">
        <w:t>.</w:t>
      </w:r>
    </w:p>
    <w:p w14:paraId="29F3EA86" w14:textId="27362281" w:rsidR="003E533C" w:rsidRDefault="00E70590" w:rsidP="00650FC6">
      <w:pPr>
        <w:spacing w:after="0"/>
        <w:jc w:val="both"/>
      </w:pPr>
      <w:r>
        <w:rPr>
          <w:noProof/>
          <w:lang w:eastAsia="en-GB"/>
        </w:rPr>
        <mc:AlternateContent>
          <mc:Choice Requires="wps">
            <w:drawing>
              <wp:anchor distT="0" distB="0" distL="114300" distR="114300" simplePos="0" relativeHeight="251676672" behindDoc="0" locked="0" layoutInCell="1" allowOverlap="1" wp14:anchorId="62D66CFA" wp14:editId="72C7482F">
                <wp:simplePos x="0" y="0"/>
                <wp:positionH relativeFrom="column">
                  <wp:posOffset>3260035</wp:posOffset>
                </wp:positionH>
                <wp:positionV relativeFrom="paragraph">
                  <wp:posOffset>17532</wp:posOffset>
                </wp:positionV>
                <wp:extent cx="2416617" cy="484477"/>
                <wp:effectExtent l="0" t="0" r="3175" b="0"/>
                <wp:wrapNone/>
                <wp:docPr id="3" name="Text Box 3"/>
                <wp:cNvGraphicFramePr/>
                <a:graphic xmlns:a="http://schemas.openxmlformats.org/drawingml/2006/main">
                  <a:graphicData uri="http://schemas.microsoft.com/office/word/2010/wordprocessingShape">
                    <wps:wsp>
                      <wps:cNvSpPr txBox="1"/>
                      <wps:spPr>
                        <a:xfrm>
                          <a:off x="0" y="0"/>
                          <a:ext cx="2416617" cy="4844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11029F" w14:textId="369E7C6F" w:rsidR="00E70590" w:rsidRDefault="00E70590" w:rsidP="00E70590">
                            <w:pPr>
                              <w:jc w:val="both"/>
                            </w:pPr>
                            <w:r>
                              <w:t>Fig 3.1: how the</w:t>
                            </w:r>
                            <w:r w:rsidRPr="00E70590">
                              <w:t xml:space="preserve"> </w:t>
                            </w:r>
                            <w:r>
                              <w:t>Fig 3.1: how the LoveLetter Virus appears to users.</w:t>
                            </w:r>
                          </w:p>
                          <w:p w14:paraId="335EE8AD" w14:textId="77777777" w:rsidR="00E70590" w:rsidRDefault="00E70590" w:rsidP="00E70590">
                            <w:pPr>
                              <w:jc w:val="both"/>
                            </w:pPr>
                            <w:r>
                              <w:t xml:space="preserve"> LoveLetter Virus appears to users.</w:t>
                            </w:r>
                          </w:p>
                          <w:p w14:paraId="373A9C18" w14:textId="77777777" w:rsidR="00E70590" w:rsidRDefault="00E705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33" type="#_x0000_t202" style="position:absolute;left:0;text-align:left;margin-left:256.7pt;margin-top:1.4pt;width:190.3pt;height:38.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" fillcolor="white [3201]" stroked="f" strokeweight=".5pt">
                <v:textbox>
                  <w:txbxContent>
                    <w:p w14:paraId="5B11029F" w14:textId="369E7C6F" w:rsidR="00E70590" w:rsidRDefault="00E70590" w:rsidP="00E70590">
                      <w:pPr>
                        <w:jc w:val="both"/>
                      </w:pPr>
                      <w:r>
                        <w:t>Fig 3.1: how the</w:t>
                      </w:r>
                      <w:r w:rsidRPr="00E70590">
                        <w:t xml:space="preserve"> </w:t>
                      </w:r>
                      <w:r>
                        <w:t>Fig 3.1: how the LoveLetter Virus appears to users.</w:t>
                      </w:r>
                    </w:p>
                    <w:p w14:paraId="335EE8AD" w14:textId="77777777" w:rsidR="00E70590" w:rsidRDefault="00E70590" w:rsidP="00E70590">
                      <w:pPr>
                        <w:jc w:val="both"/>
                      </w:pPr>
                      <w:r>
                        <w:t xml:space="preserve"> LoveLetter Virus appears to users.</w:t>
                      </w:r>
                    </w:p>
                    <w:p w14:paraId="373A9C18" w14:textId="77777777" w:rsidR="00E70590" w:rsidRDefault="00E70590"/>
                  </w:txbxContent>
                </v:textbox>
              </v:shape>
            </w:pict>
          </mc:Fallback>
        </mc:AlternateContent>
      </w:r>
    </w:p>
    <w:p w14:paraId="1E640EDA" w14:textId="13E59950" w:rsidR="00E37810" w:rsidRDefault="00E37810" w:rsidP="00E70590">
      <w:pPr>
        <w:jc w:val="both"/>
      </w:pPr>
      <w:r>
        <w:t>(Fig 2) Result of Boot Sector Virus</w:t>
      </w:r>
      <w:r w:rsidR="00E70590">
        <w:tab/>
      </w:r>
      <w:r w:rsidR="00E70590">
        <w:tab/>
      </w:r>
    </w:p>
    <w:p w14:paraId="04A8ADCC" w14:textId="286AD9F6" w:rsidR="00E37810" w:rsidRDefault="00E70590" w:rsidP="00650FC6">
      <w:pPr>
        <w:pStyle w:val="Heading4"/>
        <w:jc w:val="both"/>
      </w:pPr>
      <w:r>
        <w:rPr>
          <w:noProof/>
          <w:lang w:eastAsia="en-GB"/>
        </w:rPr>
        <w:drawing>
          <wp:anchor distT="0" distB="0" distL="114300" distR="114300" simplePos="0" relativeHeight="251653120" behindDoc="1" locked="0" layoutInCell="1" allowOverlap="1" wp14:anchorId="5C399C44" wp14:editId="2638823E">
            <wp:simplePos x="0" y="0"/>
            <wp:positionH relativeFrom="column">
              <wp:posOffset>3743960</wp:posOffset>
            </wp:positionH>
            <wp:positionV relativeFrom="paragraph">
              <wp:posOffset>51435</wp:posOffset>
            </wp:positionV>
            <wp:extent cx="1938020" cy="1828800"/>
            <wp:effectExtent l="0" t="0" r="5080" b="0"/>
            <wp:wrapTight wrapText="bothSides">
              <wp:wrapPolygon edited="0">
                <wp:start x="0" y="0"/>
                <wp:lineTo x="0" y="21375"/>
                <wp:lineTo x="21444" y="21375"/>
                <wp:lineTo x="21444" y="0"/>
                <wp:lineTo x="0" y="0"/>
              </wp:wrapPolygon>
            </wp:wrapTight>
            <wp:docPr id="6" name="Picture 6" descr="https://www.f-secure.com/virus-info/v-pics/lov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f-secure.com/virus-info/v-pics/love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38020" cy="1828800"/>
                    </a:xfrm>
                    <a:prstGeom prst="rect">
                      <a:avLst/>
                    </a:prstGeom>
                    <a:noFill/>
                    <a:ln>
                      <a:noFill/>
                    </a:ln>
                  </pic:spPr>
                </pic:pic>
              </a:graphicData>
            </a:graphic>
            <wp14:sizeRelH relativeFrom="page">
              <wp14:pctWidth>0</wp14:pctWidth>
            </wp14:sizeRelH>
            <wp14:sizeRelV relativeFrom="page">
              <wp14:pctHeight>0</wp14:pctHeight>
            </wp14:sizeRelV>
          </wp:anchor>
        </w:drawing>
      </w:r>
      <w:r w:rsidR="00E37810">
        <w:rPr>
          <w:noProof/>
          <w:lang w:eastAsia="en-GB"/>
        </w:rPr>
        <w:drawing>
          <wp:inline distT="0" distB="0" distL="0" distR="0" wp14:anchorId="1CE57040" wp14:editId="3559DBC2">
            <wp:extent cx="3387256" cy="1748206"/>
            <wp:effectExtent l="0" t="0" r="3810" b="4445"/>
            <wp:docPr id="2" name="Picture 2" descr="Boot sector virus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ot sector virus exampl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3118" cy="1751231"/>
                    </a:xfrm>
                    <a:prstGeom prst="rect">
                      <a:avLst/>
                    </a:prstGeom>
                    <a:noFill/>
                    <a:ln>
                      <a:noFill/>
                    </a:ln>
                  </pic:spPr>
                </pic:pic>
              </a:graphicData>
            </a:graphic>
          </wp:inline>
        </w:drawing>
      </w:r>
    </w:p>
    <w:p w14:paraId="4DAA360B" w14:textId="3CE33D34" w:rsidR="00A94DEC" w:rsidRDefault="00125B6B" w:rsidP="00650FC6">
      <w:pPr>
        <w:pStyle w:val="Heading4"/>
        <w:jc w:val="both"/>
      </w:pPr>
      <w:r>
        <w:t>Overwriting</w:t>
      </w:r>
      <w:r w:rsidR="007C4B1E">
        <w:t xml:space="preserve"> viruses</w:t>
      </w:r>
    </w:p>
    <w:p w14:paraId="77E85CE3" w14:textId="4D614A43" w:rsidR="0028093F" w:rsidRDefault="001013B2" w:rsidP="00650FC6">
      <w:pPr>
        <w:jc w:val="both"/>
      </w:pPr>
      <w:r>
        <w:rPr>
          <w:noProof/>
          <w:lang w:eastAsia="en-GB"/>
        </w:rPr>
        <mc:AlternateContent>
          <mc:Choice Requires="wps">
            <w:drawing>
              <wp:anchor distT="0" distB="0" distL="114300" distR="114300" simplePos="0" relativeHeight="251652096" behindDoc="1" locked="0" layoutInCell="1" allowOverlap="1" wp14:anchorId="74FD82F6" wp14:editId="58FB900B">
                <wp:simplePos x="0" y="0"/>
                <wp:positionH relativeFrom="column">
                  <wp:posOffset>0</wp:posOffset>
                </wp:positionH>
                <wp:positionV relativeFrom="paragraph">
                  <wp:posOffset>1228725</wp:posOffset>
                </wp:positionV>
                <wp:extent cx="1733550" cy="1819910"/>
                <wp:effectExtent l="0" t="0" r="0" b="0"/>
                <wp:wrapTight wrapText="bothSides">
                  <wp:wrapPolygon edited="0">
                    <wp:start x="712" y="0"/>
                    <wp:lineTo x="712" y="21253"/>
                    <wp:lineTo x="20888" y="21253"/>
                    <wp:lineTo x="20888" y="0"/>
                    <wp:lineTo x="712" y="0"/>
                  </wp:wrapPolygon>
                </wp:wrapTight>
                <wp:docPr id="5" name="Text Box 5"/>
                <wp:cNvGraphicFramePr/>
                <a:graphic xmlns:a="http://schemas.openxmlformats.org/drawingml/2006/main">
                  <a:graphicData uri="http://schemas.microsoft.com/office/word/2010/wordprocessingShape">
                    <wps:wsp>
                      <wps:cNvSpPr txBox="1"/>
                      <wps:spPr>
                        <a:xfrm>
                          <a:off x="0" y="0"/>
                          <a:ext cx="1733550" cy="18199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811D06" w14:textId="611752CA" w:rsidR="00D36607" w:rsidRDefault="00D36607">
                            <w:pPr>
                              <w:rPr>
                                <w:b/>
                                <w:noProof/>
                                <w:lang w:eastAsia="en-GB"/>
                              </w:rPr>
                            </w:pPr>
                            <w:r w:rsidRPr="001013B2">
                              <w:rPr>
                                <w:b/>
                                <w:noProof/>
                                <w:lang w:eastAsia="en-GB"/>
                              </w:rPr>
                              <w:drawing>
                                <wp:inline distT="0" distB="0" distL="0" distR="0" wp14:anchorId="56CFF61C" wp14:editId="03216B24">
                                  <wp:extent cx="1561381" cy="909791"/>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47440" t="30924" r="29819" b="51406"/>
                                          <a:stretch/>
                                        </pic:blipFill>
                                        <pic:spPr bwMode="auto">
                                          <a:xfrm>
                                            <a:off x="0" y="0"/>
                                            <a:ext cx="1564912" cy="911848"/>
                                          </a:xfrm>
                                          <a:prstGeom prst="rect">
                                            <a:avLst/>
                                          </a:prstGeom>
                                          <a:ln>
                                            <a:noFill/>
                                          </a:ln>
                                          <a:extLst>
                                            <a:ext uri="{53640926-AAD7-44D8-BBD7-CCE9431645EC}">
                                              <a14:shadowObscured xmlns:a14="http://schemas.microsoft.com/office/drawing/2010/main"/>
                                            </a:ext>
                                          </a:extLst>
                                        </pic:spPr>
                                      </pic:pic>
                                    </a:graphicData>
                                  </a:graphic>
                                </wp:inline>
                              </w:drawing>
                            </w:r>
                          </w:p>
                          <w:p w14:paraId="44431E29" w14:textId="4C24C44D" w:rsidR="00D36607" w:rsidRPr="001013B2" w:rsidRDefault="00D36607" w:rsidP="001013B2">
                            <w:pPr>
                              <w:rPr>
                                <w:noProof/>
                                <w:lang w:eastAsia="en-GB"/>
                              </w:rPr>
                            </w:pPr>
                            <w:r w:rsidRPr="001013B2">
                              <w:rPr>
                                <w:noProof/>
                                <w:lang w:eastAsia="en-GB"/>
                              </w:rPr>
                              <w:t>Fig 3</w:t>
                            </w:r>
                            <w:r>
                              <w:rPr>
                                <w:noProof/>
                                <w:lang w:eastAsia="en-GB"/>
                              </w:rPr>
                              <w:t xml:space="preserve"> – illustrate a overwritting virus attack</w:t>
                            </w:r>
                          </w:p>
                          <w:p w14:paraId="5DE8E076" w14:textId="77777777" w:rsidR="00D36607" w:rsidRDefault="00D36607">
                            <w:pPr>
                              <w:rPr>
                                <w:b/>
                                <w:noProof/>
                                <w:lang w:eastAsia="en-GB"/>
                              </w:rPr>
                            </w:pPr>
                          </w:p>
                          <w:p w14:paraId="0A7BF483" w14:textId="0C18DF84" w:rsidR="00D36607" w:rsidRDefault="00D36607">
                            <w:pPr>
                              <w:rPr>
                                <w:b/>
                                <w:noProof/>
                                <w:lang w:eastAsia="en-GB"/>
                              </w:rPr>
                            </w:pPr>
                          </w:p>
                          <w:p w14:paraId="146F75D1" w14:textId="0539DA77" w:rsidR="00D36607" w:rsidRPr="001013B2" w:rsidRDefault="00D36607">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4" type="#_x0000_t202" style="position:absolute;left:0;text-align:left;margin-left:0;margin-top:96.75pt;width:136.5pt;height:14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" filled="f" stroked="f" strokeweight=".5pt">
                <v:textbox>
                  <w:txbxContent>
                    <w:p w14:paraId="10811D06" w14:textId="611752CA" w:rsidR="00D36607" w:rsidRDefault="00D36607">
                      <w:pPr>
                        <w:rPr>
                          <w:b/>
                          <w:noProof/>
                          <w:lang w:eastAsia="en-GB"/>
                        </w:rPr>
                      </w:pPr>
                      <w:r w:rsidRPr="001013B2">
                        <w:rPr>
                          <w:b/>
                          <w:noProof/>
                          <w:lang w:eastAsia="en-GB"/>
                        </w:rPr>
                        <w:drawing>
                          <wp:inline distT="0" distB="0" distL="0" distR="0" wp14:anchorId="56CFF61C" wp14:editId="03216B24">
                            <wp:extent cx="1561381" cy="909791"/>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47440" t="30924" r="29819" b="51406"/>
                                    <a:stretch/>
                                  </pic:blipFill>
                                  <pic:spPr bwMode="auto">
                                    <a:xfrm>
                                      <a:off x="0" y="0"/>
                                      <a:ext cx="1564912" cy="911848"/>
                                    </a:xfrm>
                                    <a:prstGeom prst="rect">
                                      <a:avLst/>
                                    </a:prstGeom>
                                    <a:ln>
                                      <a:noFill/>
                                    </a:ln>
                                    <a:extLst>
                                      <a:ext uri="{53640926-AAD7-44D8-BBD7-CCE9431645EC}">
                                        <a14:shadowObscured xmlns:a14="http://schemas.microsoft.com/office/drawing/2010/main"/>
                                      </a:ext>
                                    </a:extLst>
                                  </pic:spPr>
                                </pic:pic>
                              </a:graphicData>
                            </a:graphic>
                          </wp:inline>
                        </w:drawing>
                      </w:r>
                    </w:p>
                    <w:p w14:paraId="44431E29" w14:textId="4C24C44D" w:rsidR="00D36607" w:rsidRPr="001013B2" w:rsidRDefault="00D36607" w:rsidP="001013B2">
                      <w:pPr>
                        <w:rPr>
                          <w:noProof/>
                          <w:lang w:eastAsia="en-GB"/>
                        </w:rPr>
                      </w:pPr>
                      <w:r w:rsidRPr="001013B2">
                        <w:rPr>
                          <w:noProof/>
                          <w:lang w:eastAsia="en-GB"/>
                        </w:rPr>
                        <w:t>Fig 3</w:t>
                      </w:r>
                      <w:r>
                        <w:rPr>
                          <w:noProof/>
                          <w:lang w:eastAsia="en-GB"/>
                        </w:rPr>
                        <w:t xml:space="preserve"> – illustrate a overwritting virus attack</w:t>
                      </w:r>
                    </w:p>
                    <w:p w14:paraId="5DE8E076" w14:textId="77777777" w:rsidR="00D36607" w:rsidRDefault="00D36607">
                      <w:pPr>
                        <w:rPr>
                          <w:b/>
                          <w:noProof/>
                          <w:lang w:eastAsia="en-GB"/>
                        </w:rPr>
                      </w:pPr>
                    </w:p>
                    <w:p w14:paraId="0A7BF483" w14:textId="0C18DF84" w:rsidR="00D36607" w:rsidRDefault="00D36607">
                      <w:pPr>
                        <w:rPr>
                          <w:b/>
                          <w:noProof/>
                          <w:lang w:eastAsia="en-GB"/>
                        </w:rPr>
                      </w:pPr>
                    </w:p>
                    <w:p w14:paraId="146F75D1" w14:textId="0539DA77" w:rsidR="00D36607" w:rsidRPr="001013B2" w:rsidRDefault="00D36607">
                      <w:pPr>
                        <w:rPr>
                          <w:b/>
                        </w:rPr>
                      </w:pPr>
                    </w:p>
                  </w:txbxContent>
                </v:textbox>
                <w10:wrap type="tight"/>
              </v:shape>
            </w:pict>
          </mc:Fallback>
        </mc:AlternateContent>
      </w:r>
      <w:r w:rsidR="0076444F">
        <w:t xml:space="preserve">Some viruses simple locate another file and overwrite it with its own copy, although very primitive it is certainly the easiest approach.  These kinds of viruses can be fatal if these simple viruses overwrite files on the entire disk. </w:t>
      </w:r>
      <w:r w:rsidR="00D36607">
        <w:t xml:space="preserve">Because of the nature of these viruses, it is not possible to disinfect the infected files from the system; instead, infected viruses must be deleted and restored from backup. </w:t>
      </w:r>
      <w:r>
        <w:t xml:space="preserve">(Fig 3) illustrates what becomes of a program code when </w:t>
      </w:r>
      <w:r w:rsidR="00D36607">
        <w:t>an</w:t>
      </w:r>
      <w:r>
        <w:t xml:space="preserve"> overwriting virus infects it.</w:t>
      </w:r>
    </w:p>
    <w:p w14:paraId="2EA00EBE" w14:textId="4DD6DDB7" w:rsidR="0028093F" w:rsidRDefault="001013B2" w:rsidP="00650FC6">
      <w:pPr>
        <w:jc w:val="both"/>
      </w:pPr>
      <w:r>
        <w:t xml:space="preserve">Normally, overwriting viruses are not very successful threats because the effects </w:t>
      </w:r>
      <w:r w:rsidR="0028093F">
        <w:t>of these viruses are easily detecta</w:t>
      </w:r>
      <w:r>
        <w:t>ble even to the user. However, such viruses have better potential when this technique is combined with network-based propagation. For instance, the VBS/LoveLetter.A@mm</w:t>
      </w:r>
      <w:r w:rsidR="0028093F">
        <w:fldChar w:fldCharType="begin" w:fldLock="1"/>
      </w:r>
      <w:r w:rsidR="00DD1A37">
        <w:instrText>ADDIN CSL_CITATION { "citationItems" : [ { "id" : "ITEM-1", "itemData" : { "URL" : "http://www.symantec.com/security_response/writeup.jsp?docid=2000-121815-2258-99", "accessed" : { "date-parts" : [ [ "2014", "12", "6" ] ] }, "author" : [ { "dropping-particle" : "", "family" : "Chien", "given" : "Eric", "non-dropping-particle" : "", "parse-names" : false, "suffix" : "" } ], "container-title" : "Web Page", "id" : "ITEM-1", "issued" : { "date-parts" : [ [ "2002" ] ] }, "title" : "VBS.LoveLetter.Var | Symantec", "type" : "webpage" }, "uris" : [ "http://www.mendeley.com/documents/?uuid=ff129a5f-50a8-4c72-90ec-59254ddec932" ] } ], "mendeley" : { "formattedCitation" : "(Chien 2002)", "plainTextFormattedCitation" : "(Chien 2002)", "previouslyFormattedCitation" : "(Chien 2002)" }, "properties" : { "noteIndex" : 0 }, "schema" : "https://github.com/citation-style-language/schema/raw/master/csl-citation.json" }</w:instrText>
      </w:r>
      <w:r w:rsidR="0028093F">
        <w:fldChar w:fldCharType="separate"/>
      </w:r>
      <w:r w:rsidR="00D36607" w:rsidRPr="00D36607">
        <w:rPr>
          <w:noProof/>
        </w:rPr>
        <w:t>(Chien 2002)</w:t>
      </w:r>
      <w:r w:rsidR="0028093F">
        <w:fldChar w:fldCharType="end"/>
      </w:r>
      <w:r>
        <w:t xml:space="preserve"> virus mass mails itself to other </w:t>
      </w:r>
      <w:r w:rsidR="00BA685C">
        <w:t>computers</w:t>
      </w:r>
      <w:r>
        <w:t>. When executed, it will overwrite with its own copy any local files</w:t>
      </w:r>
      <w:r w:rsidR="0028093F">
        <w:t xml:space="preserve"> with the many extensions such as:  </w:t>
      </w:r>
      <w:r>
        <w:t>.vbs, .vbe, .css, .jpg, .jpeg, .wav, .txt, .gif, .</w:t>
      </w:r>
      <w:r w:rsidR="0028093F">
        <w:t>doc etc.</w:t>
      </w:r>
    </w:p>
    <w:p w14:paraId="6FCBEE50" w14:textId="3A56D81C" w:rsidR="00B17412" w:rsidRPr="00B17412" w:rsidRDefault="00125B6B" w:rsidP="00650FC6">
      <w:pPr>
        <w:pStyle w:val="Heading3"/>
        <w:jc w:val="both"/>
      </w:pPr>
      <w:bookmarkStart w:id="7" w:name="_Toc405681410"/>
      <w:r>
        <w:lastRenderedPageBreak/>
        <w:t>3.1.2. Classification</w:t>
      </w:r>
      <w:r w:rsidR="00B17412">
        <w:t xml:space="preserve"> of in-memory strategies</w:t>
      </w:r>
      <w:bookmarkEnd w:id="7"/>
    </w:p>
    <w:p w14:paraId="79C5A5D7" w14:textId="56A1B1E6" w:rsidR="007C4B1E" w:rsidRDefault="00125B6B" w:rsidP="00650FC6">
      <w:pPr>
        <w:pStyle w:val="Heading4"/>
        <w:jc w:val="both"/>
      </w:pPr>
      <w:r>
        <w:t>Direct</w:t>
      </w:r>
      <w:r w:rsidR="007C4B1E">
        <w:t xml:space="preserve"> action viruses</w:t>
      </w:r>
    </w:p>
    <w:p w14:paraId="589432EC" w14:textId="77777777" w:rsidR="004C1544" w:rsidRDefault="004C1544" w:rsidP="00650FC6">
      <w:pPr>
        <w:jc w:val="both"/>
      </w:pPr>
      <w:r>
        <w:t>5.1. Direct-Action Viruses</w:t>
      </w:r>
    </w:p>
    <w:p w14:paraId="67AB8F59" w14:textId="4131E04B" w:rsidR="004C1544" w:rsidRDefault="004C1544" w:rsidP="00650FC6">
      <w:pPr>
        <w:jc w:val="both"/>
      </w:pPr>
      <w:r>
        <w:t>Some of the simpler computer viruses do not actively manifest themselves in computer memory. The very first file infector viruses on the IBM PC, such as Virdem and Vienna</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 xml:space="preserve">, belong to this category. </w:t>
      </w:r>
    </w:p>
    <w:p w14:paraId="3BA7329B" w14:textId="7126E521" w:rsidR="004C1544" w:rsidRDefault="004C1544" w:rsidP="00650FC6">
      <w:pPr>
        <w:jc w:val="both"/>
      </w:pPr>
      <w:r>
        <w:t>Direct-action viruses load the host program into computer memory. Upon getting control, they look for new objects to infect by searching for new files. As a result, this trait, Direct-action viruses has become one of the most common kinds of computer virus due to relative ease in crafting them by the attacker on a variety of platforms, in binary or in script languages</w:t>
      </w:r>
      <w:r w:rsidR="0086668F">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86668F">
        <w:fldChar w:fldCharType="separate"/>
      </w:r>
      <w:r w:rsidR="00D36607" w:rsidRPr="00D36607">
        <w:rPr>
          <w:noProof/>
        </w:rPr>
        <w:t>(Szor 2005)</w:t>
      </w:r>
      <w:r w:rsidR="0086668F">
        <w:fldChar w:fldCharType="end"/>
      </w:r>
      <w:r>
        <w:t>.</w:t>
      </w:r>
    </w:p>
    <w:p w14:paraId="4E8B2873" w14:textId="2CBFD6D7" w:rsidR="007C4B1E" w:rsidRPr="007C4B1E" w:rsidRDefault="007C4B1E" w:rsidP="00650FC6">
      <w:pPr>
        <w:pStyle w:val="Heading4"/>
        <w:jc w:val="both"/>
      </w:pPr>
      <w:r>
        <w:t>Memory resident viruses</w:t>
      </w:r>
    </w:p>
    <w:p w14:paraId="7FB2A92F" w14:textId="7E173CB3" w:rsidR="0086668F" w:rsidRDefault="0086668F" w:rsidP="00650FC6">
      <w:pPr>
        <w:spacing w:after="0"/>
        <w:jc w:val="both"/>
      </w:pPr>
      <w:r>
        <w:t>A much more efficient class of computer viruses remains in memory after the initialization of virus code. Such viruses typically follow these steps</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w:t>
      </w:r>
    </w:p>
    <w:p w14:paraId="6CCFE7D8" w14:textId="77777777" w:rsidR="0086668F" w:rsidRDefault="0086668F" w:rsidP="00650FC6">
      <w:pPr>
        <w:spacing w:after="0"/>
        <w:jc w:val="both"/>
      </w:pPr>
    </w:p>
    <w:p w14:paraId="562A5AF3" w14:textId="408DA159" w:rsidR="0086668F" w:rsidRDefault="0086668F" w:rsidP="00650FC6">
      <w:pPr>
        <w:pStyle w:val="ListParagraph"/>
        <w:numPr>
          <w:ilvl w:val="0"/>
          <w:numId w:val="1"/>
        </w:numPr>
        <w:spacing w:after="0"/>
        <w:jc w:val="both"/>
      </w:pPr>
      <w:r>
        <w:t>The virus gets control of the system.</w:t>
      </w:r>
    </w:p>
    <w:p w14:paraId="0794FC08" w14:textId="4ADB236B" w:rsidR="0086668F" w:rsidRDefault="0086668F" w:rsidP="00650FC6">
      <w:pPr>
        <w:pStyle w:val="ListParagraph"/>
        <w:numPr>
          <w:ilvl w:val="0"/>
          <w:numId w:val="1"/>
        </w:numPr>
        <w:spacing w:after="0"/>
        <w:jc w:val="both"/>
      </w:pPr>
      <w:r>
        <w:t>It allocates a block of memory for its own code.</w:t>
      </w:r>
    </w:p>
    <w:p w14:paraId="23900AD2" w14:textId="00B7BF17" w:rsidR="0086668F" w:rsidRDefault="0086668F" w:rsidP="00650FC6">
      <w:pPr>
        <w:pStyle w:val="ListParagraph"/>
        <w:numPr>
          <w:ilvl w:val="0"/>
          <w:numId w:val="1"/>
        </w:numPr>
        <w:spacing w:after="0"/>
        <w:jc w:val="both"/>
      </w:pPr>
      <w:r>
        <w:t>It relocates its code to the allocated block of memory.</w:t>
      </w:r>
    </w:p>
    <w:p w14:paraId="380D3D0F" w14:textId="2DB48041" w:rsidR="0086668F" w:rsidRDefault="0086668F" w:rsidP="00650FC6">
      <w:pPr>
        <w:pStyle w:val="ListParagraph"/>
        <w:numPr>
          <w:ilvl w:val="0"/>
          <w:numId w:val="1"/>
        </w:numPr>
        <w:spacing w:after="0"/>
        <w:jc w:val="both"/>
      </w:pPr>
      <w:r>
        <w:t>It activates itself in the allocated memory block.</w:t>
      </w:r>
    </w:p>
    <w:p w14:paraId="4935E86A" w14:textId="03D848A1" w:rsidR="0086668F" w:rsidRDefault="0086668F" w:rsidP="00650FC6">
      <w:pPr>
        <w:pStyle w:val="ListParagraph"/>
        <w:numPr>
          <w:ilvl w:val="0"/>
          <w:numId w:val="1"/>
        </w:numPr>
        <w:spacing w:after="0"/>
        <w:jc w:val="both"/>
      </w:pPr>
      <w:r>
        <w:t>It hooks the execution of the code flow to itself.</w:t>
      </w:r>
    </w:p>
    <w:p w14:paraId="3421F703" w14:textId="74385254" w:rsidR="0086668F" w:rsidRDefault="0086668F" w:rsidP="00650FC6">
      <w:pPr>
        <w:pStyle w:val="ListParagraph"/>
        <w:numPr>
          <w:ilvl w:val="0"/>
          <w:numId w:val="1"/>
        </w:numPr>
        <w:spacing w:after="0"/>
        <w:jc w:val="both"/>
      </w:pPr>
      <w:r>
        <w:t>It infects new files and/or system areas.</w:t>
      </w:r>
    </w:p>
    <w:p w14:paraId="15E8330B" w14:textId="77777777" w:rsidR="00A94DEC" w:rsidRDefault="00A94DEC" w:rsidP="00650FC6">
      <w:pPr>
        <w:spacing w:after="0"/>
        <w:jc w:val="both"/>
      </w:pPr>
    </w:p>
    <w:p w14:paraId="05CCDAE7" w14:textId="5A586740" w:rsidR="00F876E8" w:rsidRDefault="00F876E8" w:rsidP="00650FC6">
      <w:pPr>
        <w:spacing w:after="0"/>
        <w:jc w:val="both"/>
      </w:pPr>
      <w:r>
        <w:t>Fig 3.2 illustrates how boot sector viruses such as the brain virus install itself via hooking the BIO disk handler</w:t>
      </w:r>
    </w:p>
    <w:p w14:paraId="5E396158" w14:textId="0DBC7961" w:rsidR="00F876E8" w:rsidRDefault="00C7121D" w:rsidP="00650FC6">
      <w:pPr>
        <w:spacing w:after="0"/>
        <w:jc w:val="both"/>
      </w:pPr>
      <w:r>
        <w:rPr>
          <w:noProof/>
          <w:lang w:eastAsia="en-GB"/>
        </w:rPr>
        <w:drawing>
          <wp:anchor distT="0" distB="0" distL="114300" distR="114300" simplePos="0" relativeHeight="251654144" behindDoc="1" locked="0" layoutInCell="1" allowOverlap="1" wp14:anchorId="3EDBDA02" wp14:editId="1152F670">
            <wp:simplePos x="0" y="0"/>
            <wp:positionH relativeFrom="column">
              <wp:posOffset>1905</wp:posOffset>
            </wp:positionH>
            <wp:positionV relativeFrom="paragraph">
              <wp:posOffset>13335</wp:posOffset>
            </wp:positionV>
            <wp:extent cx="1809115" cy="2803525"/>
            <wp:effectExtent l="0" t="0" r="635" b="0"/>
            <wp:wrapTight wrapText="bothSides">
              <wp:wrapPolygon edited="0">
                <wp:start x="0" y="0"/>
                <wp:lineTo x="0" y="21429"/>
                <wp:lineTo x="21380" y="21429"/>
                <wp:lineTo x="2138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val="0"/>
                        </a:ext>
                      </a:extLst>
                    </a:blip>
                    <a:srcRect l="46343" t="25278" r="32292" b="13611"/>
                    <a:stretch/>
                  </pic:blipFill>
                  <pic:spPr bwMode="auto">
                    <a:xfrm>
                      <a:off x="0" y="0"/>
                      <a:ext cx="1809115" cy="2803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9C06F5" w14:textId="65B58CE7" w:rsidR="00A94DEC" w:rsidRDefault="00BA685C" w:rsidP="00650FC6">
      <w:pPr>
        <w:spacing w:after="0"/>
        <w:jc w:val="both"/>
      </w:pPr>
      <w:r>
        <w:t xml:space="preserve">A method that this kind of viruses use, is the manipulation of an operating system’s interrupt </w:t>
      </w:r>
      <w:r w:rsidR="00F876E8">
        <w:t>via</w:t>
      </w:r>
      <w:r>
        <w:t xml:space="preserve"> hooking</w:t>
      </w:r>
      <w:r w:rsidR="00F876E8">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F876E8">
        <w:fldChar w:fldCharType="separate"/>
      </w:r>
      <w:r w:rsidR="00D36607" w:rsidRPr="00D36607">
        <w:rPr>
          <w:noProof/>
        </w:rPr>
        <w:t>(Szor 2005)</w:t>
      </w:r>
      <w:r w:rsidR="00F876E8">
        <w:fldChar w:fldCharType="end"/>
      </w:r>
      <w:r>
        <w:t xml:space="preserve">, for </w:t>
      </w:r>
      <w:r w:rsidR="00F876E8">
        <w:t>example,</w:t>
      </w:r>
      <w:r>
        <w:t xml:space="preserve"> DOS</w:t>
      </w:r>
      <w:r w:rsidRPr="00BA685C">
        <w:t xml:space="preserve"> programs use DOS and BIOS interrupts for system services. In the past, on </w:t>
      </w:r>
      <w:r>
        <w:t>older computers</w:t>
      </w:r>
      <w:r w:rsidRPr="00BA685C">
        <w:t>, programmers typically transferred control to a BIOS-based entry point, so programmers needed to keep such entry points in mind</w:t>
      </w:r>
      <w:r w:rsidR="00F876E8">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F876E8">
        <w:fldChar w:fldCharType="separate"/>
      </w:r>
      <w:r w:rsidR="00D36607" w:rsidRPr="00D36607">
        <w:rPr>
          <w:noProof/>
        </w:rPr>
        <w:t>(Szor 2005)</w:t>
      </w:r>
      <w:r w:rsidR="00F876E8">
        <w:fldChar w:fldCharType="end"/>
      </w:r>
      <w:r w:rsidRPr="00BA685C">
        <w:t>. The interrupt vector table (IVT) simplifies the programmer's task on the IBM PC for several reasons.</w:t>
      </w:r>
      <w:r w:rsidR="00F876E8">
        <w:t xml:space="preserve"> By allowing programs can refer to functions by their interrupt number and service number via the IVT, As a result, hard-coded addresses to services need not be</w:t>
      </w:r>
      <w:r w:rsidR="00C7121D">
        <w:t xml:space="preserve"> </w:t>
      </w:r>
      <w:r w:rsidR="00F876E8">
        <w:t>compiled into the program code. Instead, the INT x instruction can be used to transfer control to a service via the IVT. (Fig 3.2 shows how the brain virus hooks installs itself by hooking the BIOS disk handler.)</w:t>
      </w:r>
    </w:p>
    <w:p w14:paraId="5DD75ED8" w14:textId="77777777" w:rsidR="00F876E8" w:rsidRDefault="00F876E8" w:rsidP="00650FC6">
      <w:pPr>
        <w:spacing w:after="0"/>
        <w:jc w:val="both"/>
      </w:pPr>
    </w:p>
    <w:p w14:paraId="3B3D06A5" w14:textId="77777777" w:rsidR="00F876E8" w:rsidRDefault="00F876E8" w:rsidP="00650FC6">
      <w:pPr>
        <w:spacing w:after="0"/>
        <w:jc w:val="both"/>
      </w:pPr>
    </w:p>
    <w:p w14:paraId="675A14A0" w14:textId="77777777" w:rsidR="00C4434F" w:rsidRDefault="00C4434F" w:rsidP="00650FC6">
      <w:pPr>
        <w:spacing w:after="0"/>
        <w:jc w:val="both"/>
      </w:pPr>
    </w:p>
    <w:p w14:paraId="05D638C9" w14:textId="77777777" w:rsidR="00C4434F" w:rsidRDefault="00C4434F" w:rsidP="00650FC6">
      <w:pPr>
        <w:spacing w:after="0"/>
        <w:jc w:val="both"/>
      </w:pPr>
    </w:p>
    <w:p w14:paraId="2FC24F35" w14:textId="688EE9BE" w:rsidR="00284E39" w:rsidRDefault="00284E39" w:rsidP="00650FC6">
      <w:pPr>
        <w:spacing w:after="0"/>
        <w:jc w:val="both"/>
      </w:pPr>
      <w:r>
        <w:lastRenderedPageBreak/>
        <w:t xml:space="preserve">Honourable mentions related to memory resident virus are the </w:t>
      </w:r>
      <w:r>
        <w:rPr>
          <w:i/>
        </w:rPr>
        <w:t>stealth viruses</w:t>
      </w:r>
      <w:r>
        <w:t>. Stealth viruses always intercept a single function or set of functions in such a way that the caller of the function will receive manipulated data from the hook routine of the virus. Therefore, computer virus researchers only call virus "stealth" if the virus is active in memory and manipulates the data being returned</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w:t>
      </w:r>
    </w:p>
    <w:p w14:paraId="4C656EE2" w14:textId="77777777" w:rsidR="00284E39" w:rsidRDefault="00284E39" w:rsidP="00650FC6">
      <w:pPr>
        <w:spacing w:after="0"/>
        <w:jc w:val="both"/>
      </w:pPr>
    </w:p>
    <w:p w14:paraId="0EEFD8E9" w14:textId="0DA44765" w:rsidR="00284E39" w:rsidRDefault="00284E39" w:rsidP="00650FC6">
      <w:pPr>
        <w:spacing w:after="0"/>
        <w:jc w:val="both"/>
      </w:pPr>
      <w:r>
        <w:t>one of the first-known viruses on the PC, Brain (a boot virus)</w:t>
      </w:r>
      <w:r>
        <w:fldChar w:fldCharType="begin" w:fldLock="1"/>
      </w:r>
      <w:r w:rsidR="00DD1A37">
        <w:instrText>ADDIN CSL_CITATION { "citationItems" : [ { "id" : "ITEM-1", "itemData" : { "URL" : "http://www.theregister.co.uk/2006/01/19/pc_virus_at_20/", "accessed" : { "date-parts" : [ [ "2014", "12", "6" ] ] }, "author" : [ { "dropping-particle" : "", "family" : "Leyden", "given" : "John", "non-dropping-particle" : "", "parse-names" : false, "suffix" : "" } ], "container-title" : "The Register", "id" : "ITEM-1", "issued" : { "date-parts" : [ [ "2006" ] ] }, "title" : "PC virus celebrates 20th birthday \u2022 The Register", "type" : "webpage" }, "uris" : [ "http://www.mendeley.com/documents/?uuid=52b5a719-5d43-4dbd-b87c-3a38360825ca" ] } ], "mendeley" : { "formattedCitation" : "(Leyden 2006)", "plainTextFormattedCitation" : "(Leyden 2006)", "previouslyFormattedCitation" : "(Leyden 2006)" }, "properties" : { "noteIndex" : 0 }, "schema" : "https://github.com/citation-style-language/schema/raw/master/csl-citation.json" }</w:instrText>
      </w:r>
      <w:r>
        <w:fldChar w:fldCharType="separate"/>
      </w:r>
      <w:r w:rsidR="00D36607" w:rsidRPr="00D36607">
        <w:rPr>
          <w:noProof/>
        </w:rPr>
        <w:t>(Leyden 2006)</w:t>
      </w:r>
      <w:r>
        <w:fldChar w:fldCharType="end"/>
      </w:r>
      <w:r>
        <w:t>, was already stealth. Brain showed the original boot sector whenever an infected sector was accessed and the virus was active in memory, hooking the disk interrupt handling. This was in the golden days when Alan Solomon (author of one of the most widely used virus-scanning engines)</w:t>
      </w:r>
      <w:r w:rsidR="00C4434F">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C4434F">
        <w:fldChar w:fldCharType="separate"/>
      </w:r>
      <w:r w:rsidR="00D36607" w:rsidRPr="00D36607">
        <w:rPr>
          <w:noProof/>
        </w:rPr>
        <w:t>(Szor 2005)</w:t>
      </w:r>
      <w:r w:rsidR="00C4434F">
        <w:fldChar w:fldCharType="end"/>
      </w:r>
      <w:r>
        <w:t xml:space="preserve"> was challenged to figure out what exactly was going on in Brain-infected systems.</w:t>
      </w:r>
    </w:p>
    <w:p w14:paraId="7286B311" w14:textId="77777777" w:rsidR="00A94DEC" w:rsidRDefault="00A94DEC" w:rsidP="00BA685C">
      <w:pPr>
        <w:spacing w:after="0"/>
        <w:jc w:val="right"/>
      </w:pPr>
    </w:p>
    <w:p w14:paraId="34908AB0" w14:textId="3D3AE953" w:rsidR="00A94DEC" w:rsidRDefault="00125B6B" w:rsidP="00B17412">
      <w:pPr>
        <w:pStyle w:val="Heading2"/>
      </w:pPr>
      <w:bookmarkStart w:id="8" w:name="_Toc405681411"/>
      <w:r>
        <w:t>3.2</w:t>
      </w:r>
      <w:r w:rsidR="00D36607">
        <w:t>. The</w:t>
      </w:r>
      <w:r w:rsidR="00B17412">
        <w:t xml:space="preserve"> Defenders</w:t>
      </w:r>
      <w:bookmarkEnd w:id="8"/>
    </w:p>
    <w:p w14:paraId="282550FD" w14:textId="08FD6942" w:rsidR="00A94DEC" w:rsidRDefault="00C4434F" w:rsidP="00650FC6">
      <w:pPr>
        <w:jc w:val="both"/>
      </w:pPr>
      <w:r>
        <w:t xml:space="preserve">This </w:t>
      </w:r>
      <w:r w:rsidR="00AA1882">
        <w:t xml:space="preserve">section will discuss different forms of defence against the computer virus problem, </w:t>
      </w:r>
      <w:r w:rsidR="00C7121D">
        <w:t>from antivirus</w:t>
      </w:r>
      <w:r w:rsidR="006602B5">
        <w:t xml:space="preserve"> defence protection, memory scanning and disinfection technique to antivirus defences used to prevent worms and network work intrusions.</w:t>
      </w:r>
    </w:p>
    <w:p w14:paraId="14A5E88F" w14:textId="5E2BB637" w:rsidR="006602B5" w:rsidRDefault="00A864BD" w:rsidP="00650FC6">
      <w:pPr>
        <w:pStyle w:val="Heading3"/>
        <w:jc w:val="both"/>
      </w:pPr>
      <w:bookmarkStart w:id="9" w:name="_Toc405681412"/>
      <w:r>
        <w:t>3.2.1. Antivirus</w:t>
      </w:r>
      <w:r w:rsidR="00FA5062">
        <w:t xml:space="preserve"> solutions</w:t>
      </w:r>
      <w:bookmarkEnd w:id="9"/>
    </w:p>
    <w:p w14:paraId="44C8F6DD" w14:textId="06437F41" w:rsidR="00A94DEC" w:rsidRDefault="00125B6B" w:rsidP="00650FC6">
      <w:pPr>
        <w:pStyle w:val="Heading4"/>
        <w:jc w:val="both"/>
      </w:pPr>
      <w:r>
        <w:t xml:space="preserve"> </w:t>
      </w:r>
      <w:r w:rsidR="008355A9">
        <w:t>1</w:t>
      </w:r>
      <w:r w:rsidR="008355A9" w:rsidRPr="008355A9">
        <w:rPr>
          <w:vertAlign w:val="superscript"/>
        </w:rPr>
        <w:t>st</w:t>
      </w:r>
      <w:r w:rsidR="008355A9">
        <w:t xml:space="preserve"> /2</w:t>
      </w:r>
      <w:r w:rsidR="008355A9" w:rsidRPr="008355A9">
        <w:rPr>
          <w:vertAlign w:val="superscript"/>
        </w:rPr>
        <w:t>nd</w:t>
      </w:r>
      <w:r w:rsidR="008355A9">
        <w:t xml:space="preserve"> gen scanners</w:t>
      </w:r>
    </w:p>
    <w:p w14:paraId="5547F348" w14:textId="1DE56715" w:rsidR="00401B68" w:rsidRDefault="00401B68" w:rsidP="00650FC6">
      <w:pPr>
        <w:jc w:val="both"/>
      </w:pPr>
      <w:r w:rsidRPr="00401B68">
        <w:t>Antivirus scanners as simple programs that look for sequences of bytes extracted from computer viruses in files and in memory to detect them.</w:t>
      </w:r>
      <w:r>
        <w:t xml:space="preserve"> As a result of its simplicity Virus scanner have become one of the most popular methods to detect computer viruses, due to it being  reasonably effective</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 In modern times state of the art anti-virus software use a lot more complex features to detect complex viruses, which are beyond the capabilities of first gen scanners</w:t>
      </w:r>
      <w:r w:rsidR="00331FD3">
        <w:t xml:space="preserve">,    </w:t>
      </w:r>
    </w:p>
    <w:p w14:paraId="528F3E4A" w14:textId="040762CE" w:rsidR="00331FD3" w:rsidRDefault="00331FD3" w:rsidP="00650FC6">
      <w:pPr>
        <w:jc w:val="both"/>
      </w:pPr>
      <w:r>
        <w:t>In contrast 2</w:t>
      </w:r>
      <w:r w:rsidRPr="00331FD3">
        <w:rPr>
          <w:vertAlign w:val="superscript"/>
        </w:rPr>
        <w:t>nd</w:t>
      </w:r>
      <w:r>
        <w:t xml:space="preserve"> generation scanners use </w:t>
      </w:r>
      <w:r>
        <w:rPr>
          <w:i/>
        </w:rPr>
        <w:t xml:space="preserve"> near exact</w:t>
      </w:r>
      <w:r>
        <w:t xml:space="preserve"> and </w:t>
      </w:r>
      <w:r>
        <w:rPr>
          <w:i/>
        </w:rPr>
        <w:t xml:space="preserve">exact </w:t>
      </w:r>
      <w:r>
        <w:t xml:space="preserve"> identification</w:t>
      </w:r>
      <w:r w:rsidR="00396A81">
        <w:t xml:space="preserve"> alongside other methods</w:t>
      </w:r>
      <w:r>
        <w:t xml:space="preserve"> which helps to refine the detection of computer viruses and other malicious programs</w:t>
      </w:r>
      <w:r w:rsidR="00396A81">
        <w:t xml:space="preserve"> </w:t>
      </w:r>
    </w:p>
    <w:p w14:paraId="2AC2B0CA" w14:textId="5B55BB2F" w:rsidR="00331FD3" w:rsidRDefault="00331FD3" w:rsidP="00650FC6">
      <w:pPr>
        <w:jc w:val="both"/>
      </w:pPr>
      <w:r>
        <w:t>An approach used by 2</w:t>
      </w:r>
      <w:r w:rsidRPr="00331FD3">
        <w:rPr>
          <w:vertAlign w:val="superscript"/>
        </w:rPr>
        <w:t>nd</w:t>
      </w:r>
      <w:r>
        <w:t xml:space="preserve"> generations  scanners is  an approach  called </w:t>
      </w:r>
      <w:r>
        <w:rPr>
          <w:i/>
        </w:rPr>
        <w:t xml:space="preserve"> smart scanning</w:t>
      </w:r>
      <w:r>
        <w:rPr>
          <w:i/>
        </w:rPr>
        <w:fldChar w:fldCharType="begin" w:fldLock="1"/>
      </w:r>
      <w:r w:rsidR="00DD1A37">
        <w:rPr>
          <w:i/>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i/>
        </w:rPr>
        <w:fldChar w:fldCharType="separate"/>
      </w:r>
      <w:r w:rsidR="00D36607" w:rsidRPr="00D36607">
        <w:rPr>
          <w:noProof/>
        </w:rPr>
        <w:t>(Szor 2005)</w:t>
      </w:r>
      <w:r>
        <w:rPr>
          <w:i/>
        </w:rPr>
        <w:fldChar w:fldCharType="end"/>
      </w:r>
      <w:r>
        <w:rPr>
          <w:i/>
        </w:rPr>
        <w:t>.</w:t>
      </w:r>
      <w:r>
        <w:t xml:space="preserve"> Which was introduced about the same time as computer virus mutator kits appeared, these kits were typically worked with assembly source files and tried to insert junk instructions such as the </w:t>
      </w:r>
      <w:r>
        <w:rPr>
          <w:i/>
        </w:rPr>
        <w:t>do-nothing</w:t>
      </w:r>
      <w:r>
        <w:t xml:space="preserve"> instructions (NOP)</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 Smart scanning skipped these NOP instruction in the host program and did not store these instructions in the virus signature</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 xml:space="preserve">.  Instead, an effort was put </w:t>
      </w:r>
      <w:r w:rsidR="00F07C72">
        <w:t>in</w:t>
      </w:r>
      <w:r>
        <w:t>to select</w:t>
      </w:r>
      <w:r w:rsidR="00F07C72">
        <w:t>ing</w:t>
      </w:r>
      <w:r>
        <w:t xml:space="preserve"> the </w:t>
      </w:r>
      <w:r w:rsidR="00D36607">
        <w:t>areas</w:t>
      </w:r>
      <w:r>
        <w:t xml:space="preserve"> of the virus body that had no references to data or other subroutines, which as a result increased the likelihood of detecting a closely related variant of the virus. </w:t>
      </w:r>
    </w:p>
    <w:p w14:paraId="417377D7" w14:textId="00BD0062" w:rsidR="00F07C72" w:rsidRDefault="00F07C72" w:rsidP="00650FC6">
      <w:pPr>
        <w:jc w:val="both"/>
      </w:pPr>
      <w:r>
        <w:t>Another method used in 2</w:t>
      </w:r>
      <w:r w:rsidRPr="00F07C72">
        <w:rPr>
          <w:vertAlign w:val="superscript"/>
        </w:rPr>
        <w:t>nd</w:t>
      </w:r>
      <w:r>
        <w:t xml:space="preserve"> generation scanners is skeleton detection which was invented by Eugene Kaspersky</w:t>
      </w:r>
      <w:r>
        <w:fldChar w:fldCharType="begin" w:fldLock="1"/>
      </w:r>
      <w:r w:rsidR="00DD1A37">
        <w:instrText>ADDIN CSL_CITATION { "citationItems" : [ { "id" : "ITEM-1", "itemData" : { "URL" : "http://www.nytimes.com/2012/06/04/technology/cyberweapon-warning-from-kaspersky-a-computer-security-expert.html?pagewanted=all&amp;_r=0", "accessed" : { "date-parts" : [ [ "2014", "12", "6" ] ] }, "author" : [ { "dropping-particle" : "", "family" : "Kramer", "given" : "Andrew E", "non-dropping-particle" : "", "parse-names" : false, "suffix" : "" }, { "dropping-particle" : "", "family" : "Perlroth", "given" : "Nicole", "non-dropping-particle" : "", "parse-names" : false, "suffix" : "" } ], "container-title" : "The New York Times", "id" : "ITEM-1", "issued" : { "date-parts" : [ [ "2012" ] ] }, "title" : "Cyberweapon Warning From Kaspersky, a Computer Security Expert - NYTimes.com", "type" : "webpage" }, "uris" : [ "http://www.mendeley.com/documents/?uuid=56e48cc9-4803-42ff-a556-4dabc3947c9d" ] } ], "mendeley" : { "formattedCitation" : "(Kramer &amp; Perlroth 2012)", "plainTextFormattedCitation" : "(Kramer &amp; Perlroth 2012)", "previouslyFormattedCitation" : "(Kramer &amp; Perlroth 2012)" }, "properties" : { "noteIndex" : 0 }, "schema" : "https://github.com/citation-style-language/schema/raw/master/csl-citation.json" }</w:instrText>
      </w:r>
      <w:r>
        <w:fldChar w:fldCharType="separate"/>
      </w:r>
      <w:r w:rsidR="00D36607" w:rsidRPr="00D36607">
        <w:rPr>
          <w:noProof/>
        </w:rPr>
        <w:t>(Kramer &amp; Perlroth 2012)</w:t>
      </w:r>
      <w:r>
        <w:fldChar w:fldCharType="end"/>
      </w:r>
      <w:r>
        <w:t xml:space="preserve"> , it proved to be especially useful in detecting macro virus families</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 xml:space="preserve">. This was achieved by the scanner parsing the macro statements line by line and drops all nonessential statements, as well as aforementioned white spaces.  This resulted in a skeleton </w:t>
      </w:r>
      <w:r w:rsidRPr="00F07C72">
        <w:t xml:space="preserve">of the macro body that has only </w:t>
      </w:r>
      <w:r>
        <w:t xml:space="preserve">the </w:t>
      </w:r>
      <w:r w:rsidRPr="00F07C72">
        <w:t xml:space="preserve">essential </w:t>
      </w:r>
      <w:r w:rsidR="00D36607" w:rsidRPr="00F07C72">
        <w:t>macrocode</w:t>
      </w:r>
      <w:r w:rsidRPr="00F07C72">
        <w:t xml:space="preserve"> that commonly appear in macro viruses. The scanner</w:t>
      </w:r>
      <w:r>
        <w:t xml:space="preserve"> would then use</w:t>
      </w:r>
      <w:r w:rsidRPr="00F07C72">
        <w:t xml:space="preserve"> this information to detect the viruses, enhancing variant detection of the same family</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rsidRPr="00F07C72">
        <w:t>.</w:t>
      </w:r>
    </w:p>
    <w:p w14:paraId="3AF9FABC" w14:textId="5ACD44D3" w:rsidR="00396A81" w:rsidRPr="00396A81" w:rsidRDefault="00396A81" w:rsidP="00650FC6">
      <w:pPr>
        <w:jc w:val="both"/>
        <w:rPr>
          <w:lang w:eastAsia="en-GB"/>
        </w:rPr>
      </w:pPr>
      <w:r w:rsidRPr="00396A81">
        <w:rPr>
          <w:lang w:eastAsia="en-GB"/>
        </w:rPr>
        <w:lastRenderedPageBreak/>
        <w:t xml:space="preserve">Nearly exact identification is used to detect computer viruses more accurately. For example, </w:t>
      </w:r>
      <w:r>
        <w:rPr>
          <w:lang w:eastAsia="en-GB"/>
        </w:rPr>
        <w:t xml:space="preserve">the </w:t>
      </w:r>
      <w:r w:rsidRPr="00396A81">
        <w:rPr>
          <w:lang w:eastAsia="en-GB"/>
        </w:rPr>
        <w:t xml:space="preserve">following secondary string could be selected from offset 0x7CFC in the previous disassembly to detect </w:t>
      </w:r>
      <w:r>
        <w:rPr>
          <w:lang w:eastAsia="en-GB"/>
        </w:rPr>
        <w:t xml:space="preserve">a </w:t>
      </w:r>
      <w:r w:rsidRPr="00396A81">
        <w:rPr>
          <w:lang w:eastAsia="en-GB"/>
        </w:rPr>
        <w:t xml:space="preserve">Stoned </w:t>
      </w:r>
      <w:r>
        <w:rPr>
          <w:lang w:eastAsia="en-GB"/>
        </w:rPr>
        <w:t xml:space="preserve">virus </w:t>
      </w:r>
      <w:r w:rsidRPr="00396A81">
        <w:rPr>
          <w:lang w:eastAsia="en-GB"/>
        </w:rPr>
        <w:t>nearly exactly</w:t>
      </w:r>
      <w:r>
        <w:rPr>
          <w:lang w:eastAsia="en-GB"/>
        </w:rPr>
        <w:fldChar w:fldCharType="begin" w:fldLock="1"/>
      </w:r>
      <w:r w:rsidR="00DD1A37">
        <w:rPr>
          <w:lang w:eastAsia="en-GB"/>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lang w:eastAsia="en-GB"/>
        </w:rPr>
        <w:fldChar w:fldCharType="separate"/>
      </w:r>
      <w:r w:rsidR="00D36607" w:rsidRPr="00D36607">
        <w:rPr>
          <w:noProof/>
          <w:lang w:eastAsia="en-GB"/>
        </w:rPr>
        <w:t>(Szor 2005)</w:t>
      </w:r>
      <w:r>
        <w:rPr>
          <w:lang w:eastAsia="en-GB"/>
        </w:rPr>
        <w:fldChar w:fldCharType="end"/>
      </w:r>
      <w:r w:rsidRPr="00396A81">
        <w:rPr>
          <w:lang w:eastAsia="en-GB"/>
        </w:rPr>
        <w:t>:</w:t>
      </w:r>
      <w:bookmarkStart w:id="10" w:name="ch11index197"/>
      <w:bookmarkStart w:id="11" w:name="ch11index196"/>
      <w:bookmarkStart w:id="12" w:name="ch11index195"/>
      <w:bookmarkStart w:id="13" w:name="ch11index194"/>
      <w:bookmarkStart w:id="14" w:name="ch11index193"/>
      <w:bookmarkStart w:id="15" w:name="ch11index192"/>
      <w:bookmarkStart w:id="16" w:name="ch11index191"/>
      <w:bookmarkStart w:id="17" w:name="ch11index190"/>
      <w:bookmarkEnd w:id="10"/>
      <w:bookmarkEnd w:id="11"/>
      <w:bookmarkEnd w:id="12"/>
      <w:bookmarkEnd w:id="13"/>
      <w:bookmarkEnd w:id="14"/>
      <w:bookmarkEnd w:id="15"/>
      <w:bookmarkEnd w:id="16"/>
      <w:bookmarkEnd w:id="17"/>
    </w:p>
    <w:p w14:paraId="2314D837" w14:textId="21E7318D" w:rsidR="00396A81" w:rsidRPr="00396A81" w:rsidRDefault="00396A81" w:rsidP="00650F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s="Courier New"/>
          <w:sz w:val="20"/>
          <w:szCs w:val="20"/>
          <w:lang w:eastAsia="en-GB"/>
        </w:rPr>
      </w:pPr>
      <w:r w:rsidRPr="00396A81">
        <w:rPr>
          <w:rFonts w:ascii="Courier New" w:eastAsia="Times New Roman" w:hAnsi="Courier New" w:cs="Courier New"/>
          <w:sz w:val="20"/>
          <w:szCs w:val="20"/>
          <w:lang w:eastAsia="en-GB"/>
        </w:rPr>
        <w:t>0700 BA80 00CD 13EB 4990 B903 00BA 0001</w:t>
      </w:r>
      <w:r>
        <w:rPr>
          <w:rFonts w:ascii="Courier New" w:eastAsia="Times New Roman" w:hAnsi="Courier New" w:cs="Courier New"/>
          <w:sz w:val="20"/>
          <w:szCs w:val="20"/>
          <w:lang w:eastAsia="en-GB"/>
        </w:rPr>
        <w:t xml:space="preserve"> </w:t>
      </w:r>
    </w:p>
    <w:p w14:paraId="71B76841" w14:textId="77777777" w:rsidR="00396A81" w:rsidRPr="00396A81" w:rsidRDefault="00396A81" w:rsidP="00650FC6">
      <w:pPr>
        <w:spacing w:after="0" w:line="240" w:lineRule="auto"/>
        <w:jc w:val="both"/>
        <w:rPr>
          <w:rFonts w:ascii="Times New Roman" w:eastAsia="Times New Roman" w:hAnsi="Times New Roman" w:cs="Times New Roman"/>
          <w:sz w:val="24"/>
          <w:szCs w:val="24"/>
          <w:lang w:eastAsia="en-GB"/>
        </w:rPr>
      </w:pPr>
    </w:p>
    <w:p w14:paraId="2427813F" w14:textId="6A857B4F" w:rsidR="00396A81" w:rsidRDefault="00396A81" w:rsidP="00650FC6">
      <w:pPr>
        <w:jc w:val="both"/>
        <w:rPr>
          <w:lang w:eastAsia="en-GB"/>
        </w:rPr>
      </w:pPr>
      <w:r w:rsidRPr="00396A81">
        <w:rPr>
          <w:lang w:eastAsia="en-GB"/>
        </w:rPr>
        <w:t xml:space="preserve">The scanner can detect a Stoned </w:t>
      </w:r>
      <w:r>
        <w:rPr>
          <w:lang w:eastAsia="en-GB"/>
        </w:rPr>
        <w:t xml:space="preserve">virus </w:t>
      </w:r>
      <w:r w:rsidRPr="00396A81">
        <w:rPr>
          <w:lang w:eastAsia="en-GB"/>
        </w:rPr>
        <w:t>variant if one</w:t>
      </w:r>
      <w:r>
        <w:rPr>
          <w:lang w:eastAsia="en-GB"/>
        </w:rPr>
        <w:t xml:space="preserve"> of the</w:t>
      </w:r>
      <w:r w:rsidRPr="00396A81">
        <w:rPr>
          <w:lang w:eastAsia="en-GB"/>
        </w:rPr>
        <w:t xml:space="preserve"> string</w:t>
      </w:r>
      <w:r>
        <w:rPr>
          <w:lang w:eastAsia="en-GB"/>
        </w:rPr>
        <w:t>s</w:t>
      </w:r>
      <w:r w:rsidRPr="00396A81">
        <w:rPr>
          <w:lang w:eastAsia="en-GB"/>
        </w:rPr>
        <w:t xml:space="preserve"> is detected and refus</w:t>
      </w:r>
      <w:r>
        <w:rPr>
          <w:lang w:eastAsia="en-GB"/>
        </w:rPr>
        <w:t>es</w:t>
      </w:r>
      <w:r w:rsidRPr="00396A81">
        <w:rPr>
          <w:lang w:eastAsia="en-GB"/>
        </w:rPr>
        <w:t xml:space="preserve"> disinfection of the virus because it could be </w:t>
      </w:r>
      <w:r>
        <w:rPr>
          <w:lang w:eastAsia="en-GB"/>
        </w:rPr>
        <w:t xml:space="preserve">a </w:t>
      </w:r>
      <w:r w:rsidRPr="00396A81">
        <w:rPr>
          <w:lang w:eastAsia="en-GB"/>
        </w:rPr>
        <w:t>unknown variant that</w:t>
      </w:r>
      <w:r>
        <w:rPr>
          <w:lang w:eastAsia="en-GB"/>
        </w:rPr>
        <w:t xml:space="preserve"> as a result of improper analysis could possibly lead to disinfecting the variant</w:t>
      </w:r>
      <w:r w:rsidRPr="00396A81">
        <w:rPr>
          <w:lang w:eastAsia="en-GB"/>
        </w:rPr>
        <w:t xml:space="preserve"> </w:t>
      </w:r>
      <w:r>
        <w:rPr>
          <w:lang w:eastAsia="en-GB"/>
        </w:rPr>
        <w:t>in</w:t>
      </w:r>
      <w:r w:rsidRPr="00396A81">
        <w:rPr>
          <w:lang w:eastAsia="en-GB"/>
        </w:rPr>
        <w:t>correctly</w:t>
      </w:r>
      <w:r>
        <w:rPr>
          <w:lang w:eastAsia="en-GB"/>
        </w:rPr>
        <w:fldChar w:fldCharType="begin" w:fldLock="1"/>
      </w:r>
      <w:r w:rsidR="00DD1A37">
        <w:rPr>
          <w:lang w:eastAsia="en-GB"/>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lang w:eastAsia="en-GB"/>
        </w:rPr>
        <w:fldChar w:fldCharType="separate"/>
      </w:r>
      <w:r w:rsidR="00D36607" w:rsidRPr="00D36607">
        <w:rPr>
          <w:noProof/>
          <w:lang w:eastAsia="en-GB"/>
        </w:rPr>
        <w:t>(Szor 2005)</w:t>
      </w:r>
      <w:r>
        <w:rPr>
          <w:lang w:eastAsia="en-GB"/>
        </w:rPr>
        <w:fldChar w:fldCharType="end"/>
      </w:r>
      <w:r w:rsidRPr="00396A81">
        <w:rPr>
          <w:lang w:eastAsia="en-GB"/>
        </w:rPr>
        <w:t>. Whenever both strings are found, the virus is nearly exactly identified. It could be still a virus variant, but at least the repair of the virus is more likely to be proper</w:t>
      </w:r>
      <w:r>
        <w:rPr>
          <w:lang w:eastAsia="en-GB"/>
        </w:rPr>
        <w:fldChar w:fldCharType="begin" w:fldLock="1"/>
      </w:r>
      <w:r w:rsidR="00DD1A37">
        <w:rPr>
          <w:lang w:eastAsia="en-GB"/>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lang w:eastAsia="en-GB"/>
        </w:rPr>
        <w:fldChar w:fldCharType="separate"/>
      </w:r>
      <w:r w:rsidR="00D36607" w:rsidRPr="00D36607">
        <w:rPr>
          <w:noProof/>
          <w:lang w:eastAsia="en-GB"/>
        </w:rPr>
        <w:t>(Szor 2005)</w:t>
      </w:r>
      <w:r>
        <w:rPr>
          <w:lang w:eastAsia="en-GB"/>
        </w:rPr>
        <w:fldChar w:fldCharType="end"/>
      </w:r>
      <w:r w:rsidRPr="00396A81">
        <w:rPr>
          <w:lang w:eastAsia="en-GB"/>
        </w:rPr>
        <w:t xml:space="preserve">. </w:t>
      </w:r>
      <w:r>
        <w:rPr>
          <w:lang w:eastAsia="en-GB"/>
        </w:rPr>
        <w:t xml:space="preserve"> On a side note 2</w:t>
      </w:r>
      <w:r w:rsidRPr="00396A81">
        <w:rPr>
          <w:vertAlign w:val="superscript"/>
          <w:lang w:eastAsia="en-GB"/>
        </w:rPr>
        <w:t>nd</w:t>
      </w:r>
      <w:r>
        <w:rPr>
          <w:lang w:eastAsia="en-GB"/>
        </w:rPr>
        <w:t xml:space="preserve"> generation scanner could also achieve nearly exact identification without the use of search string of any kind by relying on the cryptographic checksums</w:t>
      </w:r>
      <w:r>
        <w:rPr>
          <w:lang w:eastAsia="en-GB"/>
        </w:rPr>
        <w:fldChar w:fldCharType="begin" w:fldLock="1"/>
      </w:r>
      <w:r w:rsidR="00DD1A37">
        <w:rPr>
          <w:lang w:eastAsia="en-GB"/>
        </w:rPr>
        <w:instrText>ADDIN CSL_CITATION { "citationItems" : [ { "id" : "ITEM-1", "itemData" : { "URL" : "https://www.virusbtn.com/pdf/magazine/1990/199010.pdf", "accessed" : { "date-parts" : [ [ "2014", "12", "6" ] ] }, "author" : [ { "dropping-particle" : "", "family" : "Lammer", "given" : "Peter", "non-dropping-particle" : "", "parse-names" : false, "suffix" : "" } ], "container-title" : "Virus Bulletin", "id" : "ITEM-1", "issued" : { "date-parts" : [ [ "1990" ] ] }, "page" : "10-12", "title" : "Cryptographic Checksums - Virus Bulletin", "type" : "webpage" }, "uris" : [ "http://www.mendeley.com/documents/?uuid=38a7d97b-ca7e-4f8c-afea-6c1c83ce8dde" ] } ], "mendeley" : { "formattedCitation" : "(Lammer 1990)", "plainTextFormattedCitation" : "(Lammer 1990)", "previouslyFormattedCitation" : "(Lammer 1990)" }, "properties" : { "noteIndex" : 0 }, "schema" : "https://github.com/citation-style-language/schema/raw/master/csl-citation.json" }</w:instrText>
      </w:r>
      <w:r>
        <w:rPr>
          <w:lang w:eastAsia="en-GB"/>
        </w:rPr>
        <w:fldChar w:fldCharType="separate"/>
      </w:r>
      <w:r w:rsidR="00D36607" w:rsidRPr="00D36607">
        <w:rPr>
          <w:noProof/>
          <w:lang w:eastAsia="en-GB"/>
        </w:rPr>
        <w:t>(Lammer 1990)</w:t>
      </w:r>
      <w:r>
        <w:rPr>
          <w:lang w:eastAsia="en-GB"/>
        </w:rPr>
        <w:fldChar w:fldCharType="end"/>
      </w:r>
      <w:r>
        <w:rPr>
          <w:lang w:eastAsia="en-GB"/>
        </w:rPr>
        <w:t xml:space="preserve"> or some sort of hash function.</w:t>
      </w:r>
    </w:p>
    <w:p w14:paraId="1C0E26CF" w14:textId="0B2BF0F7" w:rsidR="007C1E0D" w:rsidRDefault="007C1E0D" w:rsidP="00650FC6">
      <w:pPr>
        <w:jc w:val="both"/>
        <w:rPr>
          <w:lang w:eastAsia="en-GB"/>
        </w:rPr>
      </w:pPr>
      <w:r w:rsidRPr="007C1E0D">
        <w:rPr>
          <w:lang w:eastAsia="en-GB"/>
        </w:rPr>
        <w:t>Exact identification</w:t>
      </w:r>
      <w:r>
        <w:rPr>
          <w:lang w:eastAsia="en-GB"/>
        </w:rPr>
        <w:fldChar w:fldCharType="begin" w:fldLock="1"/>
      </w:r>
      <w:r w:rsidR="00DD1A37">
        <w:rPr>
          <w:lang w:eastAsia="en-GB"/>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lang w:eastAsia="en-GB"/>
        </w:rPr>
        <w:fldChar w:fldCharType="separate"/>
      </w:r>
      <w:r w:rsidR="00D36607" w:rsidRPr="00D36607">
        <w:rPr>
          <w:noProof/>
          <w:lang w:eastAsia="en-GB"/>
        </w:rPr>
        <w:t>(Szor 2005)</w:t>
      </w:r>
      <w:r>
        <w:rPr>
          <w:lang w:eastAsia="en-GB"/>
        </w:rPr>
        <w:fldChar w:fldCharType="end"/>
      </w:r>
      <w:r w:rsidRPr="007C1E0D">
        <w:rPr>
          <w:lang w:eastAsia="en-GB"/>
        </w:rPr>
        <w:t xml:space="preserve"> is the only way to guarantee that the scanner precisely identifies virus variants. This method is usually combined with first-generation techniques. Unlike </w:t>
      </w:r>
      <w:r w:rsidRPr="007C1E0D">
        <w:rPr>
          <w:i/>
          <w:lang w:eastAsia="en-GB"/>
        </w:rPr>
        <w:t>nearly exact identification</w:t>
      </w:r>
      <w:r w:rsidRPr="007C1E0D">
        <w:rPr>
          <w:lang w:eastAsia="en-GB"/>
        </w:rPr>
        <w:t xml:space="preserve">, </w:t>
      </w:r>
      <w:r w:rsidRPr="007C1E0D">
        <w:rPr>
          <w:i/>
          <w:lang w:eastAsia="en-GB"/>
        </w:rPr>
        <w:t>exact identification</w:t>
      </w:r>
      <w:r w:rsidRPr="007C1E0D">
        <w:rPr>
          <w:lang w:eastAsia="en-GB"/>
        </w:rPr>
        <w:t xml:space="preserve"> uses</w:t>
      </w:r>
      <w:r>
        <w:rPr>
          <w:lang w:eastAsia="en-GB"/>
        </w:rPr>
        <w:t xml:space="preserve"> </w:t>
      </w:r>
      <w:r w:rsidRPr="007C1E0D">
        <w:rPr>
          <w:lang w:eastAsia="en-GB"/>
        </w:rPr>
        <w:t>as many ranges as necessary to calculate a checksum of all constant bits of the virus body</w:t>
      </w:r>
      <w:r>
        <w:rPr>
          <w:lang w:eastAsia="en-GB"/>
        </w:rPr>
        <w:fldChar w:fldCharType="begin" w:fldLock="1"/>
      </w:r>
      <w:r w:rsidR="00DD1A37">
        <w:rPr>
          <w:lang w:eastAsia="en-GB"/>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lang w:eastAsia="en-GB"/>
        </w:rPr>
        <w:fldChar w:fldCharType="separate"/>
      </w:r>
      <w:r w:rsidR="00D36607" w:rsidRPr="00D36607">
        <w:rPr>
          <w:noProof/>
          <w:lang w:eastAsia="en-GB"/>
        </w:rPr>
        <w:t>(Szor 2005)</w:t>
      </w:r>
      <w:r>
        <w:rPr>
          <w:lang w:eastAsia="en-GB"/>
        </w:rPr>
        <w:fldChar w:fldCharType="end"/>
      </w:r>
      <w:r w:rsidRPr="007C1E0D">
        <w:rPr>
          <w:lang w:eastAsia="en-GB"/>
        </w:rPr>
        <w:t xml:space="preserve">. To achieve this level of accuracy, the variable bytes of the virus body must be eliminated to create a map of all constant bytes. </w:t>
      </w:r>
    </w:p>
    <w:p w14:paraId="30BC4E22" w14:textId="56B5B7DD" w:rsidR="007C1E0D" w:rsidRDefault="007C1E0D" w:rsidP="00650FC6">
      <w:pPr>
        <w:jc w:val="both"/>
      </w:pPr>
      <w:r>
        <w:rPr>
          <w:lang w:eastAsia="en-GB"/>
        </w:rPr>
        <w:t xml:space="preserve">Consider the stoned virus and its code shown in (fig 4), </w:t>
      </w:r>
      <w:r>
        <w:t>there are two jump instructions that finally lead the execution flow to the real start of virus code</w:t>
      </w:r>
      <w:r w:rsidR="00D36607">
        <w:t>, which</w:t>
      </w:r>
      <w:r>
        <w:t xml:space="preserve"> are displayed before the front of the code at the zero byte </w:t>
      </w:r>
      <w:r w:rsidR="00D36607">
        <w:t>o</w:t>
      </w:r>
      <w:r w:rsidR="00D36607" w:rsidRPr="007C1E0D">
        <w:rPr>
          <w:noProof/>
          <w:lang w:eastAsia="en-GB"/>
        </w:rPr>
        <w:t>f</w:t>
      </w:r>
      <w:r>
        <w:t xml:space="preserve"> the virus body</w:t>
      </w:r>
    </w:p>
    <w:p w14:paraId="7C7C6930" w14:textId="12CF40C3" w:rsidR="00650FC6" w:rsidRDefault="00D173AF" w:rsidP="00650FC6">
      <w:pPr>
        <w:jc w:val="both"/>
      </w:pPr>
      <w:r>
        <w:rPr>
          <w:noProof/>
          <w:lang w:eastAsia="en-GB"/>
        </w:rPr>
        <w:drawing>
          <wp:anchor distT="0" distB="0" distL="114300" distR="114300" simplePos="0" relativeHeight="251675648" behindDoc="1" locked="0" layoutInCell="1" allowOverlap="1" wp14:anchorId="362449DF" wp14:editId="72179FC0">
            <wp:simplePos x="0" y="0"/>
            <wp:positionH relativeFrom="column">
              <wp:posOffset>10795</wp:posOffset>
            </wp:positionH>
            <wp:positionV relativeFrom="paragraph">
              <wp:posOffset>315595</wp:posOffset>
            </wp:positionV>
            <wp:extent cx="3066415" cy="874395"/>
            <wp:effectExtent l="0" t="0" r="635" b="1905"/>
            <wp:wrapTight wrapText="bothSides">
              <wp:wrapPolygon edited="0">
                <wp:start x="0" y="0"/>
                <wp:lineTo x="0" y="21176"/>
                <wp:lineTo x="21470" y="21176"/>
                <wp:lineTo x="21470"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19027" t="5555" r="36667" b="82037"/>
                    <a:stretch/>
                  </pic:blipFill>
                  <pic:spPr bwMode="auto">
                    <a:xfrm>
                      <a:off x="0" y="0"/>
                      <a:ext cx="3066415" cy="874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1E0D">
        <w:t>Fig 4- illustrates the code of the Stoned virus</w:t>
      </w:r>
      <w:r w:rsidR="00650FC6">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650FC6">
        <w:fldChar w:fldCharType="separate"/>
      </w:r>
      <w:r w:rsidR="00D36607" w:rsidRPr="00D36607">
        <w:rPr>
          <w:noProof/>
        </w:rPr>
        <w:t>(Szor 2005)</w:t>
      </w:r>
      <w:r w:rsidR="00650FC6">
        <w:fldChar w:fldCharType="end"/>
      </w:r>
    </w:p>
    <w:p w14:paraId="71FAFC4A" w14:textId="3EF0E54B" w:rsidR="007C1E0D" w:rsidRPr="007C1E0D" w:rsidRDefault="00650FC6" w:rsidP="00650FC6">
      <w:pPr>
        <w:jc w:val="both"/>
        <w:rPr>
          <w:lang w:eastAsia="en-GB"/>
        </w:rPr>
      </w:pPr>
      <w:r w:rsidRPr="00650FC6">
        <w:rPr>
          <w:noProof/>
          <w:lang w:eastAsia="en-GB"/>
        </w:rPr>
        <w:t>after the second jump</w:t>
      </w:r>
      <w:r>
        <w:rPr>
          <w:noProof/>
          <w:lang w:eastAsia="en-GB"/>
        </w:rPr>
        <w:t>(jmp)</w:t>
      </w:r>
      <w:r w:rsidRPr="00650FC6">
        <w:rPr>
          <w:noProof/>
          <w:lang w:eastAsia="en-GB"/>
        </w:rPr>
        <w:t xml:space="preserve"> instructions is</w:t>
      </w:r>
      <w:r>
        <w:rPr>
          <w:noProof/>
          <w:lang w:eastAsia="en-GB"/>
        </w:rPr>
        <w:t xml:space="preserve"> where </w:t>
      </w:r>
      <w:r w:rsidRPr="00650FC6">
        <w:rPr>
          <w:noProof/>
          <w:lang w:eastAsia="en-GB"/>
        </w:rPr>
        <w:t xml:space="preserve"> the data area of the virus</w:t>
      </w:r>
      <w:r>
        <w:rPr>
          <w:noProof/>
          <w:lang w:eastAsia="en-GB"/>
        </w:rPr>
        <w:t xml:space="preserve"> actuall is</w:t>
      </w:r>
      <w:r w:rsidRPr="00650FC6">
        <w:rPr>
          <w:noProof/>
          <w:lang w:eastAsia="en-GB"/>
        </w:rPr>
        <w:t xml:space="preserve">. The variables are flag, int13off, int13seg, and virusseg. These are </w:t>
      </w:r>
      <w:r>
        <w:rPr>
          <w:noProof/>
          <w:lang w:eastAsia="en-GB"/>
        </w:rPr>
        <w:t xml:space="preserve"> the </w:t>
      </w:r>
      <w:r w:rsidRPr="00650FC6">
        <w:rPr>
          <w:noProof/>
          <w:lang w:eastAsia="en-GB"/>
        </w:rPr>
        <w:t xml:space="preserve">true variables </w:t>
      </w:r>
      <w:r>
        <w:rPr>
          <w:noProof/>
          <w:lang w:eastAsia="en-GB"/>
        </w:rPr>
        <w:t xml:space="preserve">which </w:t>
      </w:r>
      <w:r w:rsidRPr="00650FC6">
        <w:rPr>
          <w:noProof/>
          <w:lang w:eastAsia="en-GB"/>
        </w:rPr>
        <w:t>values can</w:t>
      </w:r>
      <w:r>
        <w:rPr>
          <w:noProof/>
          <w:lang w:eastAsia="en-GB"/>
        </w:rPr>
        <w:t xml:space="preserve"> be</w:t>
      </w:r>
      <w:r w:rsidRPr="00650FC6">
        <w:rPr>
          <w:noProof/>
          <w:lang w:eastAsia="en-GB"/>
        </w:rPr>
        <w:t xml:space="preserve"> change</w:t>
      </w:r>
      <w:r>
        <w:rPr>
          <w:noProof/>
          <w:lang w:eastAsia="en-GB"/>
        </w:rPr>
        <w:t xml:space="preserve">d </w:t>
      </w:r>
      <w:r w:rsidRPr="00650FC6">
        <w:rPr>
          <w:noProof/>
          <w:lang w:eastAsia="en-GB"/>
        </w:rPr>
        <w:t xml:space="preserve"> according to the environment of the virus.</w:t>
      </w:r>
      <w:r>
        <w:rPr>
          <w:noProof/>
          <w:lang w:eastAsia="en-GB"/>
        </w:rPr>
        <w:t xml:space="preserve"> </w:t>
      </w:r>
      <w:r w:rsidRPr="00650FC6">
        <w:rPr>
          <w:noProof/>
          <w:lang w:eastAsia="en-GB"/>
        </w:rPr>
        <w:t xml:space="preserve"> The constants are jumpstart, bootoff, and bootseg; </w:t>
      </w:r>
      <w:r>
        <w:rPr>
          <w:noProof/>
          <w:lang w:eastAsia="en-GB"/>
        </w:rPr>
        <w:t xml:space="preserve"> as by the definition of a constant, </w:t>
      </w:r>
      <w:r w:rsidRPr="00650FC6">
        <w:rPr>
          <w:noProof/>
          <w:lang w:eastAsia="en-GB"/>
        </w:rPr>
        <w:t>these values will not change, just like the rest of the virus code</w:t>
      </w:r>
      <w:r>
        <w:rPr>
          <w:noProof/>
          <w:lang w:eastAsia="en-GB"/>
        </w:rPr>
        <w:fldChar w:fldCharType="begin" w:fldLock="1"/>
      </w:r>
      <w:r w:rsidR="00DD1A37">
        <w:rPr>
          <w:noProof/>
          <w:lang w:eastAsia="en-GB"/>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Pr>
          <w:noProof/>
          <w:lang w:eastAsia="en-GB"/>
        </w:rPr>
        <w:fldChar w:fldCharType="separate"/>
      </w:r>
      <w:r w:rsidR="00D36607" w:rsidRPr="00D36607">
        <w:rPr>
          <w:noProof/>
          <w:lang w:eastAsia="en-GB"/>
        </w:rPr>
        <w:t>(Szor 2005)</w:t>
      </w:r>
      <w:r>
        <w:rPr>
          <w:noProof/>
          <w:lang w:eastAsia="en-GB"/>
        </w:rPr>
        <w:fldChar w:fldCharType="end"/>
      </w:r>
      <w:r w:rsidRPr="00650FC6">
        <w:rPr>
          <w:noProof/>
          <w:lang w:eastAsia="en-GB"/>
        </w:rPr>
        <w:t>.</w:t>
      </w:r>
    </w:p>
    <w:p w14:paraId="2F63BA40" w14:textId="72E16849" w:rsidR="00D173AF" w:rsidRDefault="005D3ECA" w:rsidP="00396A81">
      <w:pPr>
        <w:rPr>
          <w:noProof/>
          <w:lang w:eastAsia="en-GB"/>
        </w:rPr>
      </w:pPr>
      <w:r>
        <w:rPr>
          <w:noProof/>
          <w:lang w:eastAsia="en-GB"/>
        </w:rPr>
        <w:drawing>
          <wp:anchor distT="0" distB="0" distL="114300" distR="114300" simplePos="0" relativeHeight="251674624" behindDoc="1" locked="0" layoutInCell="1" allowOverlap="1" wp14:anchorId="2C19CF7D" wp14:editId="4984EC9E">
            <wp:simplePos x="0" y="0"/>
            <wp:positionH relativeFrom="column">
              <wp:posOffset>8890</wp:posOffset>
            </wp:positionH>
            <wp:positionV relativeFrom="paragraph">
              <wp:posOffset>1428750</wp:posOffset>
            </wp:positionV>
            <wp:extent cx="2819400" cy="1113155"/>
            <wp:effectExtent l="0" t="0" r="0" b="0"/>
            <wp:wrapTight wrapText="bothSides">
              <wp:wrapPolygon edited="0">
                <wp:start x="0" y="0"/>
                <wp:lineTo x="0" y="21070"/>
                <wp:lineTo x="21454" y="21070"/>
                <wp:lineTo x="21454"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l="18334" t="5555" r="37222" b="73889"/>
                    <a:stretch/>
                  </pic:blipFill>
                  <pic:spPr bwMode="auto">
                    <a:xfrm>
                      <a:off x="0" y="0"/>
                      <a:ext cx="2819400" cy="1113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50FC6">
        <w:rPr>
          <w:lang w:eastAsia="en-GB"/>
        </w:rPr>
        <w:t xml:space="preserve">Once the </w:t>
      </w:r>
      <w:r w:rsidR="00650FC6" w:rsidRPr="00650FC6">
        <w:rPr>
          <w:lang w:eastAsia="en-GB"/>
        </w:rPr>
        <w:t>variable bytes are all identified, there is only one more important item remaining to be checked: the size of the virus code.</w:t>
      </w:r>
      <w:r w:rsidR="00650FC6">
        <w:rPr>
          <w:lang w:eastAsia="en-GB"/>
        </w:rPr>
        <w:t xml:space="preserve"> It can be deduced that a</w:t>
      </w:r>
      <w:r w:rsidR="00650FC6" w:rsidRPr="00650FC6">
        <w:rPr>
          <w:lang w:eastAsia="en-GB"/>
        </w:rPr>
        <w:t xml:space="preserve"> Stoned</w:t>
      </w:r>
      <w:r w:rsidR="00650FC6">
        <w:rPr>
          <w:lang w:eastAsia="en-GB"/>
        </w:rPr>
        <w:t xml:space="preserve"> virus </w:t>
      </w:r>
      <w:r w:rsidR="00650FC6" w:rsidRPr="00650FC6">
        <w:rPr>
          <w:lang w:eastAsia="en-GB"/>
        </w:rPr>
        <w:t>fits in a single sector</w:t>
      </w:r>
      <w:r w:rsidR="00650FC6">
        <w:rPr>
          <w:lang w:eastAsia="en-GB"/>
        </w:rPr>
        <w:fldChar w:fldCharType="begin" w:fldLock="1"/>
      </w:r>
      <w:r w:rsidR="00DD1A37">
        <w:rPr>
          <w:lang w:eastAsia="en-GB"/>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650FC6">
        <w:rPr>
          <w:lang w:eastAsia="en-GB"/>
        </w:rPr>
        <w:fldChar w:fldCharType="separate"/>
      </w:r>
      <w:r w:rsidR="00D36607" w:rsidRPr="00D36607">
        <w:rPr>
          <w:noProof/>
          <w:lang w:eastAsia="en-GB"/>
        </w:rPr>
        <w:t>(Szor 2005)</w:t>
      </w:r>
      <w:r w:rsidR="00650FC6">
        <w:rPr>
          <w:lang w:eastAsia="en-GB"/>
        </w:rPr>
        <w:fldChar w:fldCharType="end"/>
      </w:r>
      <w:r w:rsidR="00650FC6" w:rsidRPr="00650FC6">
        <w:rPr>
          <w:lang w:eastAsia="en-GB"/>
        </w:rPr>
        <w:t xml:space="preserve">; however, the virus copies itself into existing boot and master boot sectors. To find the real virus body size, </w:t>
      </w:r>
      <w:r w:rsidR="00650FC6">
        <w:rPr>
          <w:lang w:eastAsia="en-GB"/>
        </w:rPr>
        <w:t>the scanner need to identify the code that copies the virus to the virus segment, this can be shown in the disassembly in (Fig4.1)</w:t>
      </w:r>
      <w:r w:rsidR="00650FC6" w:rsidRPr="00650FC6">
        <w:rPr>
          <w:noProof/>
          <w:lang w:eastAsia="en-GB"/>
        </w:rPr>
        <w:t xml:space="preserve"> </w:t>
      </w:r>
      <w:r w:rsidR="00D173AF">
        <w:rPr>
          <w:noProof/>
          <w:lang w:eastAsia="en-GB"/>
        </w:rPr>
        <w:t>, once this final piece of information is fouind, all the required parts are gatherd for the scanner to accurately calculate the map of the virus</w:t>
      </w:r>
    </w:p>
    <w:p w14:paraId="745B1902" w14:textId="6FCF9D4D" w:rsidR="00650FC6" w:rsidRDefault="00D173AF" w:rsidP="00396A81">
      <w:pPr>
        <w:rPr>
          <w:lang w:eastAsia="en-GB"/>
        </w:rPr>
      </w:pPr>
      <w:r>
        <w:rPr>
          <w:noProof/>
          <w:lang w:eastAsia="en-GB"/>
        </w:rPr>
        <w:t>Fig 4.1 Shows the disassembly of a Stoned virus, and locates the virus body size.</w:t>
      </w:r>
    </w:p>
    <w:p w14:paraId="0B764078" w14:textId="77777777" w:rsidR="005D3ECA" w:rsidRDefault="005D3ECA" w:rsidP="008355A9">
      <w:pPr>
        <w:pStyle w:val="Heading4"/>
      </w:pPr>
    </w:p>
    <w:p w14:paraId="2BDB422F" w14:textId="0BBE98CB" w:rsidR="008355A9" w:rsidRDefault="008355A9" w:rsidP="008355A9">
      <w:pPr>
        <w:pStyle w:val="Heading4"/>
      </w:pPr>
      <w:r>
        <w:t>Algorithmic scanning methods</w:t>
      </w:r>
    </w:p>
    <w:p w14:paraId="7DE950A6" w14:textId="44F36C31" w:rsidR="00D173AF" w:rsidRDefault="00D173AF" w:rsidP="00D173AF">
      <w:r w:rsidRPr="00D173AF">
        <w:t>The term algorithmic scanning is a bit misleading but nonetheless widely used</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rsidRPr="00D173AF">
        <w:t xml:space="preserve">. Whenever the algorithm </w:t>
      </w:r>
      <w:r>
        <w:t xml:space="preserve">a </w:t>
      </w:r>
      <w:r w:rsidRPr="00D173AF">
        <w:t xml:space="preserve">scanner cannot deal with a virus, new detection code must be introduced to implement a virus-specific detection algorithm. </w:t>
      </w:r>
      <w:r>
        <w:t xml:space="preserve">The result is then called </w:t>
      </w:r>
      <w:r w:rsidRPr="00D173AF">
        <w:t xml:space="preserve"> algorithmic scanning, </w:t>
      </w:r>
      <w:r>
        <w:t>however</w:t>
      </w:r>
      <w:r w:rsidRPr="00D173AF">
        <w:t xml:space="preserve"> virus-specific detection algorithm could be a better term</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w:t>
      </w:r>
    </w:p>
    <w:p w14:paraId="2AD72F1F" w14:textId="2B02FA2F" w:rsidR="00D173AF" w:rsidRDefault="00D173AF" w:rsidP="00D173AF">
      <w:r>
        <w:t xml:space="preserve">Because of these new iteration of algorithmic scanning code,  segments of these algorithms </w:t>
      </w:r>
      <w:r w:rsidR="00D36607">
        <w:t>contain</w:t>
      </w:r>
      <w:r>
        <w:t xml:space="preserve"> special detection routines that were hard to port to new platforms, thus stability issues aware a common issue, to resolve this the underlying problem had to be resolved which was the virus scanning language </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w:t>
      </w:r>
    </w:p>
    <w:p w14:paraId="55ABFE47" w14:textId="1D6DDA7D" w:rsidR="00773D4D" w:rsidRDefault="00D173AF" w:rsidP="00D173AF">
      <w:r>
        <w:t>To eliminate this problem, modern algorithmic scanning is implemented as a Java-like p-code (portable code)</w:t>
      </w:r>
      <w:r w:rsidR="00773D4D">
        <w:fldChar w:fldCharType="begin" w:fldLock="1"/>
      </w:r>
      <w:r w:rsidR="00DD1A37">
        <w:instrText>ADDIN CSL_CITATION { "citationItems" : [ { "id" : "ITEM-1", "itemData" : { "DOI" : "10.1145/365170.365202", "ISSN" : "00010782", "author" : [ { "dropping-particle" : "", "family" : "Wirth", "given" : "Niklaus", "non-dropping-particle" : "", "parse-names" : false, "suffix" : "" }, { "dropping-particle" : "", "family" : "Weber", "given" : "Helmut", "non-dropping-particle" : "", "parse-names" : false, "suffix" : "" } ], "container-title" : "Communications of the ACM", "id" : "ITEM-1", "issue" : "2", "issued" : { "date-parts" : [ [ "1966", "2", "1" ] ] }, "page" : "89-99", "publisher" : "ACM", "title" : "EULER: a generalization of ALGOL, and its formal definition: Part II", "type" : "article-journal", "volume" : "9" }, "uris" : [ "http://www.mendeley.com/documents/?uuid=cf4172ab-add8-4f6a-94c4-60170d105887" ] } ], "mendeley" : { "formattedCitation" : "(Wirth &amp; Weber 1966)", "plainTextFormattedCitation" : "(Wirth &amp; Weber 1966)", "previouslyFormattedCitation" : "(Wirth &amp; Weber 1966)" }, "properties" : { "noteIndex" : 0 }, "schema" : "https://github.com/citation-style-language/schema/raw/master/csl-citation.json" }</w:instrText>
      </w:r>
      <w:r w:rsidR="00773D4D">
        <w:fldChar w:fldCharType="separate"/>
      </w:r>
      <w:r w:rsidR="00D36607" w:rsidRPr="00D36607">
        <w:rPr>
          <w:noProof/>
        </w:rPr>
        <w:t>(Wirth &amp; Weber 1966)</w:t>
      </w:r>
      <w:r w:rsidR="00773D4D">
        <w:fldChar w:fldCharType="end"/>
      </w:r>
      <w:r w:rsidR="00773D4D">
        <w:fldChar w:fldCharType="begin" w:fldLock="1"/>
      </w:r>
      <w:r w:rsidR="00DD1A37">
        <w:instrText>ADDIN CSL_CITATION { "citationItems" : [ { "id" : "ITEM-1", "itemData" : { "URL" : "http://www.moorecad.com/standardpascal/The_Pascal_P_Compiler_implementation_notes.pdf", "accessed" : { "date-parts" : [ [ "2014", "12", "6" ] ] }, "author" : [ { "dropping-particle" : "", "family" : "Nori", "given" : "K.V.", "non-dropping-particle" : "", "parse-names" : false, "suffix" : "" }, { "dropping-particle" : "", "family" : "Ammann", "given" : "U.", "non-dropping-particle" : "", "parse-names" : false, "suffix" : "" }, { "dropping-particle" : "", "family" : "Jensen", "given" : "K", "non-dropping-particle" : "", "parse-names" : false, "suffix" : "" }, { "dropping-particle" : "", "family" : "Nageli", "given" : "H.", "non-dropping-particle" : "", "parse-names" : false, "suffix" : "" } ], "container-title" : "ACM", "id" : "ITEM-1", "issued" : { "date-parts" : [ [ "1975" ] ] }, "page" : "57-58", "title" : "The Pascal P Compiler Implementation Notes", "type" : "webpage" }, "uris" : [ "http://www.mendeley.com/documents/?uuid=44501fe3-cd04-4440-9ddf-32102211bae8" ] } ], "mendeley" : { "formattedCitation" : "(Nori et al. 1975)", "plainTextFormattedCitation" : "(Nori et al. 1975)", "previouslyFormattedCitation" : "(Nori et al. 1975)" }, "properties" : { "noteIndex" : 0 }, "schema" : "https://github.com/citation-style-language/schema/raw/master/csl-citation.json" }</w:instrText>
      </w:r>
      <w:r w:rsidR="00773D4D">
        <w:fldChar w:fldCharType="separate"/>
      </w:r>
      <w:r w:rsidR="00D36607" w:rsidRPr="00D36607">
        <w:rPr>
          <w:noProof/>
        </w:rPr>
        <w:t>(Nori et al. 1975)</w:t>
      </w:r>
      <w:r w:rsidR="00773D4D">
        <w:fldChar w:fldCharType="end"/>
      </w:r>
      <w:r>
        <w:t xml:space="preserve"> using a virtual machine. Norton AntiVirus</w:t>
      </w:r>
      <w:r w:rsidR="00773D4D">
        <w:t xml:space="preserve"> </w:t>
      </w:r>
      <w:r w:rsidR="00D36607">
        <w:t>(product</w:t>
      </w:r>
      <w:r w:rsidR="00773D4D">
        <w:t xml:space="preserve"> of the technology company Symantec</w:t>
      </w:r>
      <w:r w:rsidR="00D36607">
        <w:t>) uses</w:t>
      </w:r>
      <w:r>
        <w:t xml:space="preserve"> this technique. The </w:t>
      </w:r>
      <w:r w:rsidR="00773D4D">
        <w:t xml:space="preserve">main </w:t>
      </w:r>
      <w:r>
        <w:t xml:space="preserve">advantage of this method is that the detection routines are highly portable. </w:t>
      </w:r>
      <w:r w:rsidR="001F38BE">
        <w:t xml:space="preserve"> Such that t</w:t>
      </w:r>
      <w:r>
        <w:t>here is no need to port each virus-specific detection routine to new platforms</w:t>
      </w:r>
      <w:r w:rsidR="00773D4D">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773D4D">
        <w:fldChar w:fldCharType="separate"/>
      </w:r>
      <w:r w:rsidR="00D36607" w:rsidRPr="00D36607">
        <w:rPr>
          <w:noProof/>
        </w:rPr>
        <w:t>(Szor 2005)</w:t>
      </w:r>
      <w:r w:rsidR="00773D4D">
        <w:fldChar w:fldCharType="end"/>
      </w:r>
      <w:r>
        <w:t>.</w:t>
      </w:r>
    </w:p>
    <w:p w14:paraId="1E7D22FF" w14:textId="485D6E12" w:rsidR="00D173AF" w:rsidRDefault="001F38BE" w:rsidP="00D173AF">
      <w:r>
        <w:t xml:space="preserve"> The disadvantage of </w:t>
      </w:r>
      <w:r w:rsidR="00D173AF">
        <w:t>s</w:t>
      </w:r>
      <w:r>
        <w:t>uch s</w:t>
      </w:r>
      <w:r w:rsidR="00D173AF">
        <w:t>canners is the relatively slow p-code execution,</w:t>
      </w:r>
      <w:r>
        <w:t xml:space="preserve"> compared to real run-time code, as i</w:t>
      </w:r>
      <w:r w:rsidR="00D173AF">
        <w:t>nterpreted code can often be hundreds of times slower than real machine code</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rsidR="00D173AF">
        <w:t xml:space="preserve">. </w:t>
      </w:r>
      <w:r>
        <w:t>Despite this trait, these routines provide scan functions to look for a group of strings with a single search or convert virtual and physical addresses of executable files.</w:t>
      </w:r>
    </w:p>
    <w:p w14:paraId="3C805461" w14:textId="7C83586B" w:rsidR="00D173AF" w:rsidRDefault="00D173AF" w:rsidP="00D173AF">
      <w:r>
        <w:t>In the future, it is expected that algorithmic scanners will implement a JIT (just-in-time)</w:t>
      </w:r>
      <w:r w:rsidR="001F38BE">
        <w:fldChar w:fldCharType="begin" w:fldLock="1"/>
      </w:r>
      <w:r w:rsidR="00DD1A37">
        <w:instrText>ADDIN CSL_CITATION { "citationItems" : [ { "id" : "ITEM-1", "itemData" : { "URL" : "http://www.cs.tufts.edu/comp/150IPL/papers/aycock03jit.pdf", "accessed" : { "date-parts" : [ [ "2014", "12", "6" ] ] }, "author" : [ { "dropping-particle" : "", "family" : "Aycock", "given" : "John", "non-dropping-particle" : "", "parse-names" : false, "suffix" : "" } ], "container-title" : "ACM", "id" : "ITEM-1", "issued" : { "date-parts" : [ [ "2003" ] ] }, "page" : "97-113", "title" : "A Brief History of Just-In-Time", "type" : "webpage" }, "uris" : [ "http://www.mendeley.com/documents/?uuid=de980e8e-5307-48ab-96be-2deedb58d480" ] } ], "mendeley" : { "formattedCitation" : "(Aycock 2003)", "plainTextFormattedCitation" : "(Aycock 2003)", "previouslyFormattedCitation" : "(Aycock 2003)" }, "properties" : { "noteIndex" : 0 }, "schema" : "https://github.com/citation-style-language/schema/raw/master/csl-citation.json" }</w:instrText>
      </w:r>
      <w:r w:rsidR="001F38BE">
        <w:fldChar w:fldCharType="separate"/>
      </w:r>
      <w:r w:rsidR="00D36607" w:rsidRPr="00D36607">
        <w:rPr>
          <w:noProof/>
        </w:rPr>
        <w:t>(Aycock 2003)</w:t>
      </w:r>
      <w:r w:rsidR="001F38BE">
        <w:fldChar w:fldCharType="end"/>
      </w:r>
      <w:r>
        <w:t xml:space="preserve"> system to compile the p-code-based detection routines to real architecture code, similarly to the .NET framework of Microsoft Windows</w:t>
      </w:r>
      <w:r w:rsidR="00856B07">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856B07">
        <w:fldChar w:fldCharType="separate"/>
      </w:r>
      <w:r w:rsidR="00D36607" w:rsidRPr="00D36607">
        <w:rPr>
          <w:noProof/>
        </w:rPr>
        <w:t>(Szor 2005)</w:t>
      </w:r>
      <w:r w:rsidR="00856B07">
        <w:fldChar w:fldCharType="end"/>
      </w:r>
      <w:r>
        <w:t>. For example, when the scanner is executed on an Intel platform, the p-code-based detections are compiled to Intel code on the fly, enhancing the execution speed of the p-code</w:t>
      </w:r>
      <w:r w:rsidR="00856B07">
        <w:t xml:space="preserve"> </w:t>
      </w:r>
      <w:r>
        <w:t>often by more than a hundred times</w:t>
      </w:r>
      <w:r w:rsidR="00856B07">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856B07">
        <w:fldChar w:fldCharType="separate"/>
      </w:r>
      <w:r w:rsidR="00D36607" w:rsidRPr="00D36607">
        <w:rPr>
          <w:noProof/>
        </w:rPr>
        <w:t>(Szor 2005)</w:t>
      </w:r>
      <w:r w:rsidR="00856B07">
        <w:fldChar w:fldCharType="end"/>
      </w:r>
      <w:r>
        <w:t>. This method eliminates the problems of real-code execution on the system as part of the database, and the execution itself remains under control of the scanner because the detection routines consist of managed cod</w:t>
      </w:r>
      <w:r w:rsidR="00856B07">
        <w:t>e</w:t>
      </w:r>
      <w:r w:rsidR="00856B07">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856B07">
        <w:fldChar w:fldCharType="separate"/>
      </w:r>
      <w:r w:rsidR="00D36607" w:rsidRPr="00D36607">
        <w:rPr>
          <w:noProof/>
        </w:rPr>
        <w:t>(Szor 2005)</w:t>
      </w:r>
      <w:r w:rsidR="00856B07">
        <w:fldChar w:fldCharType="end"/>
      </w:r>
      <w:r>
        <w:t>.</w:t>
      </w:r>
    </w:p>
    <w:p w14:paraId="64407E2F" w14:textId="27CD583B" w:rsidR="008355A9" w:rsidRDefault="008355A9" w:rsidP="008355A9">
      <w:pPr>
        <w:pStyle w:val="Heading4"/>
      </w:pPr>
      <w:r>
        <w:t>Code Emulation</w:t>
      </w:r>
    </w:p>
    <w:p w14:paraId="47344212" w14:textId="1C9E36BC" w:rsidR="00856B07" w:rsidRPr="00856B07" w:rsidRDefault="00856B07" w:rsidP="00856B07">
      <w:r w:rsidRPr="00856B07">
        <w:t xml:space="preserve">Code emulation is an extremely powerful virus detection technique. A virtual machine is implemented to simulate the CPU and memory management systems to mimic the code execution. </w:t>
      </w:r>
      <w:r>
        <w:t xml:space="preserve">As a result, </w:t>
      </w:r>
      <w:r w:rsidRPr="00856B07">
        <w:t xml:space="preserve">malicious code is simulated in the virtual machine of the </w:t>
      </w:r>
      <w:r w:rsidR="00D36607" w:rsidRPr="00856B07">
        <w:t>scanner,</w:t>
      </w:r>
      <w:r w:rsidR="00D36607">
        <w:t xml:space="preserve"> rather</w:t>
      </w:r>
      <w:r>
        <w:t xml:space="preserve"> than</w:t>
      </w:r>
      <w:r w:rsidRPr="00856B07">
        <w:t xml:space="preserve"> the real processor thus preventing any damage to the actual system executes no actual virus code</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w:t>
      </w:r>
    </w:p>
    <w:p w14:paraId="29F8508E" w14:textId="77777777" w:rsidR="00A864BD" w:rsidRDefault="00A864BD" w:rsidP="00A864BD"/>
    <w:p w14:paraId="363722E4" w14:textId="77777777" w:rsidR="00A864BD" w:rsidRDefault="00A864BD" w:rsidP="00A864BD"/>
    <w:p w14:paraId="7C424D5B" w14:textId="77777777" w:rsidR="00A864BD" w:rsidRDefault="00A864BD" w:rsidP="00A864BD"/>
    <w:p w14:paraId="16931E22" w14:textId="77777777" w:rsidR="00A864BD" w:rsidRDefault="00A864BD" w:rsidP="00A864BD"/>
    <w:p w14:paraId="6CB36149" w14:textId="2ADA7859" w:rsidR="00A94DEC" w:rsidRDefault="008355A9" w:rsidP="008355A9">
      <w:pPr>
        <w:pStyle w:val="Heading4"/>
      </w:pPr>
      <w:r>
        <w:lastRenderedPageBreak/>
        <w:t>Integrity Checking</w:t>
      </w:r>
    </w:p>
    <w:p w14:paraId="7B1CC232" w14:textId="067AF32F" w:rsidR="00856B07" w:rsidRDefault="00856B07" w:rsidP="00856B07">
      <w:r>
        <w:t xml:space="preserve">The wide variety of scanning techniques clearly shows how difficult computer virus detection based on the identification of known viruses can be. Thus, it might make sense to </w:t>
      </w:r>
      <w:r w:rsidR="00D36607">
        <w:t>use an</w:t>
      </w:r>
      <w:r>
        <w:t xml:space="preserve"> approach to virus </w:t>
      </w:r>
      <w:r w:rsidR="00D36607">
        <w:t>detection that</w:t>
      </w:r>
      <w:r>
        <w:t xml:space="preserve"> has better control via more generic methods that detect and prevention </w:t>
      </w:r>
      <w:r w:rsidR="00D36607">
        <w:t>of changes</w:t>
      </w:r>
      <w:r>
        <w:t xml:space="preserve"> to the file and other executable objects based on their integrity.</w:t>
      </w:r>
    </w:p>
    <w:p w14:paraId="1BDBC4AE" w14:textId="3C843733" w:rsidR="00856B07" w:rsidRDefault="00856B07" w:rsidP="00856B07">
      <w:r>
        <w:t>Frederick Cohen</w:t>
      </w:r>
      <w:r>
        <w:fldChar w:fldCharType="begin" w:fldLock="1"/>
      </w:r>
      <w:r w:rsidR="00DD1A37">
        <w:instrText>ADDIN CSL_CITATION { "citationItems" : [ { "id" : "ITEM-1", "itemData" : { "ISBN" : "0471007684", "abstract" : "From the reviews of the first edition \"Cohen has been writing and speaking on viruses since they were just glimmerings in the eyes of \u2026 minded computer scientists. And, as a \u2026 minded scientist himself, Dr. Cohen does know his stuff.\" \u2014EXE Magazine \"This book is fun to read (a rarity in this field) and seemingly near faultless in the majority of its conclusions. Considering the author\u2019s considerable achievements, it is also written with admirable modesty.\" \u2014Virus Bulletin Here is an outstanding opportunity to learn about computer viruses from the internationally acclaimed pioneer in the field who actually coined the phrase \"computer virus.\" This new edition of Cohen\u2019s classic work has been updated and expanded to nearly double its original size and now includes entirely new chapters on LAN viruses, international viruses, and good viruses (including code). As entertaining as it is thorough, the text is enlivened by Cohen\u2019s down-to-earth wit and his many fascinating anecdotes and heretofore unpublished historical facts about viruses. Both broad in its coverage and deep in its consideration, it includes dozens of lucid explanations and examples that amicably guide the reader through the complex, often convoluted subject matter. Hailed as a tour de force, Cohen\u2019s discussion of defensive strategies reveals many of the stumbling blocks that often trip readers up. Among the breakthroughs and exciting new developments you\u2019ll find only in this book are:A new analysis of the epidemiology of computer virusesNew forms of virus evolution that will render most current defenses uselessNew strategies and tactics in virus defensesNew analyses of synergistic effects in attack and defense", "author" : [ { "dropping-particle" : "", "family" : "Cohen", "given" : "Frederick B.", "non-dropping-particle" : "", "parse-names" : false, "suffix" : "" } ], "id" : "ITEM-1", "issued" : { "date-parts" : [ [ "1994" ] ] }, "page" : "288", "publisher" : "Wiley", "title" : "A Short Course on Computer Viruses", "type" : "book" }, "uris" : [ "http://www.mendeley.com/documents/?uuid=e3a943fc-f4f0-4745-bb78-bc2a602ea3d7" ] } ], "mendeley" : { "formattedCitation" : "(Cohen 1994)", "plainTextFormattedCitation" : "(Cohen 1994)", "previouslyFormattedCitation" : "(Cohen 1994)" }, "properties" : { "noteIndex" : 0 }, "schema" : "https://github.com/citation-style-language/schema/raw/master/csl-citation.json" }</w:instrText>
      </w:r>
      <w:r>
        <w:fldChar w:fldCharType="separate"/>
      </w:r>
      <w:r w:rsidR="00D36607" w:rsidRPr="00D36607">
        <w:rPr>
          <w:noProof/>
        </w:rPr>
        <w:t>(Cohen 1994)</w:t>
      </w:r>
      <w:r>
        <w:fldChar w:fldCharType="end"/>
      </w:r>
      <w:r>
        <w:t xml:space="preserve"> demons</w:t>
      </w:r>
      <w:r w:rsidR="00E8122E">
        <w:t>trated that integrity checking</w:t>
      </w:r>
      <w:r>
        <w:t xml:space="preserve"> of computer files is the best generic method. For example, on-demand integrity checkers can calculate the checksums of each file using some known algorithm, such as MD4</w:t>
      </w:r>
      <w:r w:rsidR="00E8122E">
        <w:fldChar w:fldCharType="begin" w:fldLock="1"/>
      </w:r>
      <w:r w:rsidR="00DD1A37">
        <w:instrText>ADDIN CSL_CITATION { "citationItems" : [ { "id" : "ITEM-1", "itemData" : { "abstract" : "This RFC is the specification of the MD4 Digest Algorithm. If\\nyou are going to implement MD4, it is suggested you do it this way. This\\nmemo is for informational use and does not constitute a standard.", "author" : [ { "dropping-particle" : "", "family" : "Rivest", "given" : "Ronald L.", "non-dropping-particle" : "", "parse-names" : false, "suffix" : "" } ], "container-title" : "Proceedings of the 10th Annual International Cryptology Conference on Advances in Cryptology", "id" : "ITEM-1", "issued" : { "date-parts" : [ [ "1991" ] ] }, "page" : "303--311", "publisher" : "Springer-Verlag", "title" : "The MD4 Message Digest Algorithm", "type" : "paper-conference" }, "uris" : [ "http://www.mendeley.com/documents/?uuid=d8405471-f2f7-4d14-bbd8-b1aa06ecfc8b" ] } ], "mendeley" : { "formattedCitation" : "(Rivest 1991)", "plainTextFormattedCitation" : "(Rivest 1991)", "previouslyFormattedCitation" : "(Rivest 1991)" }, "properties" : { "noteIndex" : 0 }, "schema" : "https://github.com/citation-style-language/schema/raw/master/csl-citation.json" }</w:instrText>
      </w:r>
      <w:r w:rsidR="00E8122E">
        <w:fldChar w:fldCharType="separate"/>
      </w:r>
      <w:r w:rsidR="00D36607" w:rsidRPr="00D36607">
        <w:rPr>
          <w:noProof/>
        </w:rPr>
        <w:t>(Rivest 1991)</w:t>
      </w:r>
      <w:r w:rsidR="00E8122E">
        <w:fldChar w:fldCharType="end"/>
      </w:r>
      <w:r>
        <w:t>, MD5, or a simple CRC32. even simple CRC algorithms work</w:t>
      </w:r>
      <w:r w:rsidR="00E8122E">
        <w:t xml:space="preserve"> would</w:t>
      </w:r>
      <w:r>
        <w:t xml:space="preserve"> effectively by changing the generator polynomial</w:t>
      </w:r>
      <w:r w:rsidR="00E8122E">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E8122E">
        <w:fldChar w:fldCharType="separate"/>
      </w:r>
      <w:r w:rsidR="00D36607" w:rsidRPr="00D36607">
        <w:rPr>
          <w:noProof/>
        </w:rPr>
        <w:t>(Szor 2005)</w:t>
      </w:r>
      <w:r w:rsidR="00E8122E">
        <w:fldChar w:fldCharType="end"/>
      </w:r>
      <w:r w:rsidR="00E8122E">
        <w:fldChar w:fldCharType="begin" w:fldLock="1"/>
      </w:r>
      <w:r w:rsidR="00DD1A37">
        <w:instrText>ADDIN CSL_CITATION { "citationItems" : [ { "id" : "ITEM-1", "itemData" : { "author" : [ { "dropping-particle" : "", "family" : "Radai", "given" : "Y.", "non-dropping-particle" : "", "parse-names" : false, "suffix" : "" } ], "container-title" : "Education and Society - Information Processing '92, Volume 2, Proceedings of the IFIP 12th World Computer Congress, Madrid, Spain, 7-11 September 1992", "id" : "ITEM-1", "issued" : { "date-parts" : [ [ "1992", "1", "1" ] ] }, "page" : "511-517", "title" : "Checksumming Techniques for Anti-Viral Purposes.", "type" : "paper-conference" }, "uris" : [ "http://www.mendeley.com/documents/?uuid=7f29f4e2-cddf-463c-8fb5-cb8877dc4322" ] } ], "mendeley" : { "formattedCitation" : "(Radai 1992)", "plainTextFormattedCitation" : "(Radai 1992)", "previouslyFormattedCitation" : "(Radai 1992)" }, "properties" : { "noteIndex" : 0 }, "schema" : "https://github.com/citation-style-language/schema/raw/master/csl-citation.json" }</w:instrText>
      </w:r>
      <w:r w:rsidR="00E8122E">
        <w:fldChar w:fldCharType="separate"/>
      </w:r>
      <w:r w:rsidR="00D36607" w:rsidRPr="00D36607">
        <w:rPr>
          <w:noProof/>
        </w:rPr>
        <w:t>(Radai 1992)</w:t>
      </w:r>
      <w:r w:rsidR="00E8122E">
        <w:fldChar w:fldCharType="end"/>
      </w:r>
      <w:r>
        <w:t>.</w:t>
      </w:r>
    </w:p>
    <w:p w14:paraId="6D395BB8" w14:textId="30FC466B" w:rsidR="00856B07" w:rsidRPr="00856B07" w:rsidRDefault="00856B07" w:rsidP="00856B07">
      <w:r>
        <w:t>On-demand</w:t>
      </w:r>
      <w:r w:rsidR="00E8122E">
        <w:t>,</w:t>
      </w:r>
      <w:r>
        <w:t xml:space="preserve"> integrity checkers use a check</w:t>
      </w:r>
      <w:r w:rsidR="00E8122E">
        <w:t>sum database that is created on a</w:t>
      </w:r>
      <w:r>
        <w:t xml:space="preserve"> protected system or elsewhere, such as an online location</w:t>
      </w:r>
      <w:r w:rsidR="00E8122E">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E8122E">
        <w:fldChar w:fldCharType="separate"/>
      </w:r>
      <w:r w:rsidR="00D36607" w:rsidRPr="00D36607">
        <w:rPr>
          <w:noProof/>
        </w:rPr>
        <w:t>(Szor 2005)</w:t>
      </w:r>
      <w:r w:rsidR="00E8122E">
        <w:fldChar w:fldCharType="end"/>
      </w:r>
      <w:r>
        <w:t xml:space="preserve">. This database is used each time the integrity checker is run to see </w:t>
      </w:r>
      <w:r w:rsidR="00E8122E">
        <w:t>whether any object is new to the</w:t>
      </w:r>
      <w:r>
        <w:t xml:space="preserve"> system or whether any objects have changed checksums. </w:t>
      </w:r>
    </w:p>
    <w:p w14:paraId="0F5C8D0D" w14:textId="4C59F01A" w:rsidR="008355A9" w:rsidRDefault="00A864BD" w:rsidP="008355A9">
      <w:pPr>
        <w:pStyle w:val="Heading3"/>
      </w:pPr>
      <w:bookmarkStart w:id="18" w:name="_Toc405681413"/>
      <w:r>
        <w:t xml:space="preserve">3.2.2. </w:t>
      </w:r>
      <w:r w:rsidR="008355A9">
        <w:t>Memory Scanning and Disinfection</w:t>
      </w:r>
      <w:bookmarkEnd w:id="18"/>
    </w:p>
    <w:p w14:paraId="2177AA65" w14:textId="6FEE6804" w:rsidR="00232656" w:rsidRPr="00232656" w:rsidRDefault="00232656" w:rsidP="00232656">
      <w:r w:rsidRPr="00232656">
        <w:t xml:space="preserve">Memory scanning is </w:t>
      </w:r>
      <w:r w:rsidR="00B41B80">
        <w:t>essential</w:t>
      </w:r>
      <w:r w:rsidRPr="00232656">
        <w:t xml:space="preserve"> for all operating systems. </w:t>
      </w:r>
      <w:r w:rsidR="00B41B80">
        <w:t xml:space="preserve"> This is because a</w:t>
      </w:r>
      <w:r w:rsidRPr="00232656">
        <w:t xml:space="preserve">fter a virus has </w:t>
      </w:r>
      <w:r w:rsidR="00B41B80">
        <w:t xml:space="preserve">been </w:t>
      </w:r>
      <w:r w:rsidRPr="00232656">
        <w:t>executed and is active in memory, it has the potential to hide itself from scann</w:t>
      </w:r>
      <w:r w:rsidR="00B41B80">
        <w:t>ers by using stealth techniques</w:t>
      </w:r>
      <w:r w:rsidR="00B41B80">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B41B80">
        <w:fldChar w:fldCharType="separate"/>
      </w:r>
      <w:r w:rsidR="00D36607" w:rsidRPr="00D36607">
        <w:rPr>
          <w:noProof/>
        </w:rPr>
        <w:t>(Szor 2005)</w:t>
      </w:r>
      <w:r w:rsidR="00B41B80">
        <w:fldChar w:fldCharType="end"/>
      </w:r>
      <w:r w:rsidRPr="00232656">
        <w:t>. Even if the virus does not use a stealth technique, removing the virus from the system becomes more difficult when the virus is active in memory because such a virus can infect previously disinfected objects again and again</w:t>
      </w:r>
      <w:r w:rsidR="00B41B80">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B41B80">
        <w:fldChar w:fldCharType="separate"/>
      </w:r>
      <w:r w:rsidR="00D36607" w:rsidRPr="00D36607">
        <w:rPr>
          <w:noProof/>
        </w:rPr>
        <w:t>(Szor 2005)</w:t>
      </w:r>
      <w:r w:rsidR="00B41B80">
        <w:fldChar w:fldCharType="end"/>
      </w:r>
      <w:r w:rsidRPr="00232656">
        <w:t xml:space="preserve">. In addition, a file cannot be deleted from the disk as long as it is loaded in </w:t>
      </w:r>
      <w:r w:rsidR="00B41B80">
        <w:t xml:space="preserve">memory as a process. Similar to how </w:t>
      </w:r>
      <w:r w:rsidRPr="00232656">
        <w:t>a Registry key related to a malicious program cannot be deleted if the malicious code puts the same key back into the Windows Registry as soon as the antivirus program removes the keys</w:t>
      </w:r>
      <w:r w:rsidR="00B41B80">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B41B80">
        <w:fldChar w:fldCharType="separate"/>
      </w:r>
      <w:r w:rsidR="00D36607" w:rsidRPr="00D36607">
        <w:rPr>
          <w:noProof/>
        </w:rPr>
        <w:t>(Szor 2005)</w:t>
      </w:r>
      <w:r w:rsidR="00B41B80">
        <w:fldChar w:fldCharType="end"/>
      </w:r>
      <w:r w:rsidRPr="00232656">
        <w:t>.</w:t>
      </w:r>
    </w:p>
    <w:p w14:paraId="5802C6F4" w14:textId="2D9D2872" w:rsidR="00232656" w:rsidRDefault="00D36607" w:rsidP="00232656">
      <w:r>
        <w:t>An</w:t>
      </w:r>
      <w:r w:rsidR="00B41B80">
        <w:t xml:space="preserve"> important example of memory scanning was in </w:t>
      </w:r>
      <w:r w:rsidR="00093AE8">
        <w:t>2001 when the W32/Co</w:t>
      </w:r>
      <w:r w:rsidR="00B41B80">
        <w:t xml:space="preserve">deRed </w:t>
      </w:r>
      <w:r w:rsidR="00B61DBE">
        <w:t>Worm followed</w:t>
      </w:r>
      <w:r w:rsidR="00B41B80">
        <w:t xml:space="preserve"> by W32/Slammer</w:t>
      </w:r>
      <w:r w:rsidR="00093AE8">
        <w:t>, which used a similar approach. As traditionally, memory scanning would be done on-access however there was a theory</w:t>
      </w:r>
      <w:r w:rsidR="00B61DBE">
        <w:t xml:space="preserve"> by the author,</w:t>
      </w:r>
      <w:r w:rsidR="00093AE8">
        <w:t xml:space="preserve"> Mikko Hypponen</w:t>
      </w:r>
      <w:r w:rsidR="00B61DBE">
        <w:t xml:space="preserve"> and </w:t>
      </w:r>
      <w:r w:rsidR="00B61DBE" w:rsidRPr="00B61DBE">
        <w:t>Ismo Bergroth</w:t>
      </w:r>
      <w:r w:rsidR="00093AE8">
        <w:t xml:space="preserve"> </w:t>
      </w:r>
      <w:r w:rsidR="00093AE8">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093AE8">
        <w:fldChar w:fldCharType="separate"/>
      </w:r>
      <w:r w:rsidRPr="00D36607">
        <w:rPr>
          <w:noProof/>
        </w:rPr>
        <w:t>(Szor 2005)</w:t>
      </w:r>
      <w:r w:rsidR="00093AE8">
        <w:fldChar w:fldCharType="end"/>
      </w:r>
      <w:r w:rsidR="00093AE8">
        <w:t xml:space="preserve"> of next generation viruses that would never hit the disk, thus rendering  these on-access scanner useless as no file was created upon the execution of these viruses</w:t>
      </w:r>
      <w:r w:rsidR="00093AE8">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093AE8">
        <w:fldChar w:fldCharType="separate"/>
      </w:r>
      <w:r w:rsidRPr="00D36607">
        <w:rPr>
          <w:noProof/>
        </w:rPr>
        <w:t>(Szor 2005)</w:t>
      </w:r>
      <w:r w:rsidR="00093AE8">
        <w:fldChar w:fldCharType="end"/>
      </w:r>
      <w:r w:rsidR="00093AE8">
        <w:t>.   It can be said then without memory scanning , such threats cannot be detected by antivirus software, however this statement could be countered with that antivirus solutions were not the right technology but rather, a different technology would be needed such as intrusion prevention</w:t>
      </w:r>
      <w:r w:rsidR="00093AE8">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093AE8">
        <w:fldChar w:fldCharType="separate"/>
      </w:r>
      <w:r w:rsidRPr="00D36607">
        <w:rPr>
          <w:noProof/>
        </w:rPr>
        <w:t>(Szor 2005)</w:t>
      </w:r>
      <w:r w:rsidR="00093AE8">
        <w:fldChar w:fldCharType="end"/>
      </w:r>
      <w:r w:rsidR="00093AE8">
        <w:t xml:space="preserve">.  </w:t>
      </w:r>
    </w:p>
    <w:p w14:paraId="7FAD9802" w14:textId="77777777" w:rsidR="0092416B" w:rsidRDefault="0092416B" w:rsidP="00232656"/>
    <w:p w14:paraId="41AD7AE4" w14:textId="77777777" w:rsidR="0092416B" w:rsidRDefault="0092416B" w:rsidP="00232656"/>
    <w:p w14:paraId="3750418A" w14:textId="77777777" w:rsidR="0092416B" w:rsidRDefault="0092416B" w:rsidP="00232656"/>
    <w:p w14:paraId="1CEF1444" w14:textId="77777777" w:rsidR="0092416B" w:rsidRDefault="0092416B" w:rsidP="00232656"/>
    <w:p w14:paraId="1AE932F9" w14:textId="77777777" w:rsidR="0092416B" w:rsidRDefault="0092416B" w:rsidP="00232656"/>
    <w:p w14:paraId="7F552BC2" w14:textId="77777777" w:rsidR="0092416B" w:rsidRDefault="0092416B" w:rsidP="00232656"/>
    <w:p w14:paraId="288CA7E7" w14:textId="143FFE0C" w:rsidR="00093AE8" w:rsidRDefault="00093AE8" w:rsidP="00232656">
      <w:r>
        <w:t>Unfortunately memory scanning is subject to several possible attacks, the following illustrates a number of possible attacks  and notes some solutions</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w:t>
      </w:r>
    </w:p>
    <w:p w14:paraId="0AA9608B" w14:textId="131B39F9" w:rsidR="00093AE8" w:rsidRDefault="00B61DBE" w:rsidP="00B61DBE">
      <w:pPr>
        <w:pStyle w:val="ListParagraph"/>
        <w:numPr>
          <w:ilvl w:val="0"/>
          <w:numId w:val="2"/>
        </w:numPr>
      </w:pPr>
      <w:r>
        <w:t>Encryption is the</w:t>
      </w:r>
      <w:r w:rsidR="00093AE8">
        <w:t xml:space="preserve"> main problem, even under other operating systems such as DOS. Viruses might decrypt themselves in such a way that only a tiny window of decrypted code is available at a time.</w:t>
      </w:r>
    </w:p>
    <w:p w14:paraId="78EDC828" w14:textId="4D7E6BA3" w:rsidR="00093AE8" w:rsidRDefault="00093AE8" w:rsidP="00B61DBE">
      <w:pPr>
        <w:pStyle w:val="ListParagraph"/>
        <w:numPr>
          <w:ilvl w:val="0"/>
          <w:numId w:val="2"/>
        </w:numPr>
      </w:pPr>
      <w:r>
        <w:t xml:space="preserve">Attackers can use in-memory polymorphic code to confuse scanners. For example, viruses </w:t>
      </w:r>
      <w:r w:rsidR="00B61DBE">
        <w:t>such as Whale and DarkParanoid</w:t>
      </w:r>
      <w:r w:rsidR="00B61DBE">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B61DBE">
        <w:fldChar w:fldCharType="separate"/>
      </w:r>
      <w:r w:rsidR="00D36607" w:rsidRPr="00D36607">
        <w:rPr>
          <w:noProof/>
        </w:rPr>
        <w:t>(Szor 2005)</w:t>
      </w:r>
      <w:r w:rsidR="00B61DBE">
        <w:fldChar w:fldCharType="end"/>
      </w:r>
      <w:r>
        <w:t xml:space="preserve"> used this</w:t>
      </w:r>
      <w:r w:rsidR="00B61DBE">
        <w:t xml:space="preserve"> method on DOS, and W32/Elkern</w:t>
      </w:r>
      <w:r w:rsidR="00B61DBE">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B61DBE">
        <w:fldChar w:fldCharType="separate"/>
      </w:r>
      <w:r w:rsidR="00D36607" w:rsidRPr="00D36607">
        <w:rPr>
          <w:noProof/>
        </w:rPr>
        <w:t>(Szor 2005)</w:t>
      </w:r>
      <w:r w:rsidR="00B61DBE">
        <w:fldChar w:fldCharType="end"/>
      </w:r>
      <w:r>
        <w:t xml:space="preserve"> variants used it on 32-bit Windows systems. Such viruses can be detected only by algorithmic in-memory scanning.</w:t>
      </w:r>
    </w:p>
    <w:p w14:paraId="5524913A" w14:textId="77777777" w:rsidR="00093AE8" w:rsidRDefault="00093AE8" w:rsidP="00093AE8"/>
    <w:p w14:paraId="4BA23308" w14:textId="2C445F26" w:rsidR="00093AE8" w:rsidRDefault="00093AE8" w:rsidP="008355A9">
      <w:pPr>
        <w:pStyle w:val="ListParagraph"/>
        <w:numPr>
          <w:ilvl w:val="0"/>
          <w:numId w:val="2"/>
        </w:numPr>
      </w:pPr>
      <w:r>
        <w:t xml:space="preserve">A worm can </w:t>
      </w:r>
      <w:r w:rsidR="00B61DBE">
        <w:t xml:space="preserve">make and run </w:t>
      </w:r>
      <w:r>
        <w:t>multiple copies of itself, each on</w:t>
      </w:r>
      <w:r w:rsidR="00B61DBE">
        <w:t>e keeping an eye on its other copies</w:t>
      </w:r>
      <w:r>
        <w:t>. Alternatively, a single thread is injected into another process that keeps an eye on the worm process</w:t>
      </w:r>
      <w:r w:rsidR="00B61DBE">
        <w:t>. An example of the first scenario</w:t>
      </w:r>
      <w:r>
        <w:t xml:space="preserve"> is a variant of W32/Chiton</w:t>
      </w:r>
      <w:r w:rsidR="00B61DBE">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B61DBE">
        <w:fldChar w:fldCharType="separate"/>
      </w:r>
      <w:r w:rsidR="00D36607" w:rsidRPr="00D36607">
        <w:rPr>
          <w:noProof/>
        </w:rPr>
        <w:t>(Szor 2005)</w:t>
      </w:r>
      <w:r w:rsidR="00B61DBE">
        <w:fldChar w:fldCharType="end"/>
      </w:r>
      <w:r>
        <w:t>.</w:t>
      </w:r>
      <w:r w:rsidR="00B61DBE">
        <w:t xml:space="preserve"> An example of the second scenario</w:t>
      </w:r>
      <w:r>
        <w:t xml:space="preserve"> is W32/Lovegate@mm</w:t>
      </w:r>
      <w:r w:rsidR="00B61DBE">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B61DBE">
        <w:fldChar w:fldCharType="separate"/>
      </w:r>
      <w:r w:rsidR="00D36607" w:rsidRPr="00D36607">
        <w:rPr>
          <w:noProof/>
        </w:rPr>
        <w:t>(Szor 2005)</w:t>
      </w:r>
      <w:r w:rsidR="00B61DBE">
        <w:fldChar w:fldCharType="end"/>
      </w:r>
      <w:r>
        <w:t xml:space="preserve">. (The first variation of this attack is based on the </w:t>
      </w:r>
      <w:r w:rsidR="00B61DBE">
        <w:t>self-protection</w:t>
      </w:r>
      <w:r>
        <w:t xml:space="preserve"> mechanism of the "Robin Hood and Friar Tuck"</w:t>
      </w:r>
      <w:r w:rsidR="00B61DBE">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B61DBE">
        <w:fldChar w:fldCharType="separate"/>
      </w:r>
      <w:r w:rsidR="00D36607" w:rsidRPr="00D36607">
        <w:rPr>
          <w:noProof/>
        </w:rPr>
        <w:t>(Szor 2005)</w:t>
      </w:r>
      <w:r w:rsidR="00B61DBE">
        <w:fldChar w:fldCharType="end"/>
      </w:r>
      <w:r>
        <w:t xml:space="preserve"> programs that, according to anecdotes, were developed at Motorola in the mid-1970s</w:t>
      </w:r>
      <w:r w:rsidR="00427018">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427018">
        <w:fldChar w:fldCharType="separate"/>
      </w:r>
      <w:r w:rsidR="00D36607" w:rsidRPr="00D36607">
        <w:rPr>
          <w:noProof/>
        </w:rPr>
        <w:t>(Szor 2005)</w:t>
      </w:r>
      <w:r w:rsidR="00427018">
        <w:fldChar w:fldCharType="end"/>
      </w:r>
      <w:r w:rsidR="00427018">
        <w:fldChar w:fldCharType="begin" w:fldLock="1"/>
      </w:r>
      <w:r w:rsidR="00DD1A37">
        <w:instrText>ADDIN CSL_CITATION { "citationItems" : [ { "id" : "ITEM-1", "itemData" : { "URL" : "http://catb.org/~esr/jargon/html/meaning-of-hack.html", "accessed" : { "date-parts" : [ [ "2014", "12", "6" ] ] }, "author" : [ { "dropping-particle" : "", "family" : "Raymond", "given" : "Eric", "non-dropping-particle" : "", "parse-names" : false, "suffix" : "" } ], "container-title" : "Web Page", "id" : "ITEM-1", "issued" : { "date-parts" : [ [ "2003" ] ] }, "title" : "The Meaning of \u2018Hack\u2019", "type" : "webpage" }, "uris" : [ "http://www.mendeley.com/documents/?uuid=fe839955-779c-4887-9c6b-4d4a8de3b625" ] } ], "mendeley" : { "formattedCitation" : "(Raymond 2003)", "plainTextFormattedCitation" : "(Raymond 2003)", "previouslyFormattedCitation" : "(Raymond 2003)" }, "properties" : { "noteIndex" : 0 }, "schema" : "https://github.com/citation-style-language/schema/raw/master/csl-citation.json" }</w:instrText>
      </w:r>
      <w:r w:rsidR="00427018">
        <w:fldChar w:fldCharType="separate"/>
      </w:r>
      <w:r w:rsidR="00D36607" w:rsidRPr="00D36607">
        <w:rPr>
          <w:noProof/>
        </w:rPr>
        <w:t>(Raymond 2003)</w:t>
      </w:r>
      <w:r w:rsidR="00427018">
        <w:fldChar w:fldCharType="end"/>
      </w:r>
      <w:r>
        <w:t xml:space="preserve">. </w:t>
      </w:r>
    </w:p>
    <w:p w14:paraId="0699E5ED" w14:textId="77777777" w:rsidR="00427018" w:rsidRDefault="00427018" w:rsidP="00427018">
      <w:pPr>
        <w:pStyle w:val="ListParagraph"/>
      </w:pPr>
    </w:p>
    <w:p w14:paraId="72F7B4F0" w14:textId="315CFAD3" w:rsidR="008355A9" w:rsidRDefault="00A864BD" w:rsidP="008355A9">
      <w:pPr>
        <w:pStyle w:val="Heading4"/>
      </w:pPr>
      <w:r>
        <w:t xml:space="preserve">3.2.3. </w:t>
      </w:r>
      <w:r w:rsidR="008355A9">
        <w:t>Memory Disinfection</w:t>
      </w:r>
    </w:p>
    <w:p w14:paraId="30A2407E" w14:textId="5C3CF074" w:rsidR="008355A9" w:rsidRDefault="00427018" w:rsidP="008355A9">
      <w:r>
        <w:t xml:space="preserve">A good memory scanner should work closely with an on-access virus scanner and should be always be aware of the same set of viruses that are known by the file scanner components of the antivirus product. </w:t>
      </w:r>
    </w:p>
    <w:p w14:paraId="26146DC9" w14:textId="5BBC7E65" w:rsidR="00A94DEC" w:rsidRDefault="00427018" w:rsidP="00AF4526">
      <w:pPr>
        <w:spacing w:after="0"/>
        <w:jc w:val="both"/>
      </w:pPr>
      <w:r>
        <w:t xml:space="preserve">The </w:t>
      </w:r>
      <w:r w:rsidR="00335CD9">
        <w:t xml:space="preserve">easiest way to </w:t>
      </w:r>
      <w:r>
        <w:t xml:space="preserve">deactivate a </w:t>
      </w:r>
      <w:r w:rsidR="00335CD9">
        <w:t>virus in memory would be to kill the particular task in which the virus code is detected by the memory scanner. This is can done easily using some TerminateProcess() API along with the appropriate rights</w:t>
      </w:r>
      <w:r w:rsidR="00335CD9">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335CD9">
        <w:fldChar w:fldCharType="separate"/>
      </w:r>
      <w:r w:rsidR="00D36607" w:rsidRPr="00D36607">
        <w:rPr>
          <w:noProof/>
        </w:rPr>
        <w:t>(Szor 2005)</w:t>
      </w:r>
      <w:r w:rsidR="00335CD9">
        <w:fldChar w:fldCharType="end"/>
      </w:r>
      <w:r w:rsidR="00335CD9">
        <w:t xml:space="preserve">. However this come with some risks, and should use with great case as active virus code is most likely attached to a user application thus import user data can be lost if the infected process were simply killed.  With this in mind </w:t>
      </w:r>
      <w:r w:rsidR="00D36607">
        <w:t>it is</w:t>
      </w:r>
      <w:r w:rsidR="00335CD9">
        <w:t xml:space="preserve"> advisable to use TerminateProcess() in situation in which the virus code is active as a separate process such as the WNT/RemEx or W32/Parvo viruses</w:t>
      </w:r>
      <w:r w:rsidR="00335CD9">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335CD9">
        <w:fldChar w:fldCharType="separate"/>
      </w:r>
      <w:r w:rsidR="00D36607" w:rsidRPr="00D36607">
        <w:rPr>
          <w:noProof/>
        </w:rPr>
        <w:t>(Szor 2005)</w:t>
      </w:r>
      <w:r w:rsidR="00335CD9">
        <w:fldChar w:fldCharType="end"/>
      </w:r>
      <w:r w:rsidR="00335CD9">
        <w:t>.</w:t>
      </w:r>
    </w:p>
    <w:p w14:paraId="51A4CA4C" w14:textId="77777777" w:rsidR="00335CD9" w:rsidRDefault="00335CD9" w:rsidP="00AF4526">
      <w:pPr>
        <w:spacing w:after="0"/>
        <w:jc w:val="both"/>
      </w:pPr>
    </w:p>
    <w:p w14:paraId="78C4784E" w14:textId="76B6A0C9" w:rsidR="00A94DEC" w:rsidRDefault="00335CD9" w:rsidP="00AF4526">
      <w:pPr>
        <w:spacing w:after="0"/>
        <w:jc w:val="both"/>
      </w:pPr>
      <w:r>
        <w:t>The most difficult case of deactivation comes in the form when the virus code is active as a part of a loaded EXE or DLL image or if the virus allocates pages for itself on a per process basis, which then it hooks some imports of the hosts  application to itself</w:t>
      </w:r>
      <w:r>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fldChar w:fldCharType="separate"/>
      </w:r>
      <w:r w:rsidR="00D36607" w:rsidRPr="00D36607">
        <w:rPr>
          <w:noProof/>
        </w:rPr>
        <w:t>(Szor 2005)</w:t>
      </w:r>
      <w:r>
        <w:fldChar w:fldCharType="end"/>
      </w:r>
      <w:r>
        <w:t>. In these situations, the active code must be patch in memory so that the virus is deactivated.  A carefully developed procedure must be implemented</w:t>
      </w:r>
      <w:r w:rsidR="0092416B">
        <w:t>,</w:t>
      </w:r>
      <w:r>
        <w:t xml:space="preserve"> as an incorrect path of the virus </w:t>
      </w:r>
      <w:r w:rsidR="0092416B">
        <w:t xml:space="preserve">could lead </w:t>
      </w:r>
      <w:r>
        <w:t xml:space="preserve">to the creation of new variants as a direct result from </w:t>
      </w:r>
      <w:r w:rsidR="0092416B">
        <w:t>the memory</w:t>
      </w:r>
      <w:r>
        <w:t xml:space="preserve"> disinfection itself</w:t>
      </w:r>
      <w:r w:rsidR="0092416B">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92416B">
        <w:fldChar w:fldCharType="separate"/>
      </w:r>
      <w:r w:rsidR="00D36607" w:rsidRPr="00D36607">
        <w:rPr>
          <w:noProof/>
        </w:rPr>
        <w:t>(Szor 2005)</w:t>
      </w:r>
      <w:r w:rsidR="0092416B">
        <w:fldChar w:fldCharType="end"/>
      </w:r>
      <w:r>
        <w:t>.</w:t>
      </w:r>
    </w:p>
    <w:p w14:paraId="0F14A343" w14:textId="77777777" w:rsidR="0092416B" w:rsidRDefault="0092416B" w:rsidP="00A864BD"/>
    <w:p w14:paraId="35FCBB96" w14:textId="77777777" w:rsidR="0092416B" w:rsidRDefault="0092416B" w:rsidP="0092416B"/>
    <w:p w14:paraId="409AE978" w14:textId="07BA4E2A" w:rsidR="00A94DEC" w:rsidRDefault="00A864BD" w:rsidP="00AF4526">
      <w:pPr>
        <w:pStyle w:val="Heading1"/>
        <w:jc w:val="both"/>
      </w:pPr>
      <w:bookmarkStart w:id="19" w:name="_Toc405681414"/>
      <w:r>
        <w:lastRenderedPageBreak/>
        <w:t>4. Conclusion</w:t>
      </w:r>
      <w:bookmarkEnd w:id="19"/>
    </w:p>
    <w:p w14:paraId="14DF761D" w14:textId="24026DBC" w:rsidR="0092416B" w:rsidRDefault="0092416B" w:rsidP="0092416B">
      <w:r>
        <w:t xml:space="preserve">This </w:t>
      </w:r>
      <w:r w:rsidR="00FE1BA0">
        <w:t>conclusion will</w:t>
      </w:r>
      <w:r>
        <w:t xml:space="preserve"> be split in two parts, with each part concluding on the potential future </w:t>
      </w:r>
      <w:r w:rsidR="00FE1BA0">
        <w:t>of both</w:t>
      </w:r>
      <w:r>
        <w:t xml:space="preserve"> computer viruses and antivirus solutions respectively. Afterwards there will </w:t>
      </w:r>
      <w:r w:rsidR="00BC57F5">
        <w:t>some final words from the author to the reader</w:t>
      </w:r>
    </w:p>
    <w:p w14:paraId="5B011231" w14:textId="76DFB93E" w:rsidR="0092416B" w:rsidRDefault="0092416B" w:rsidP="0092416B">
      <w:r>
        <w:t xml:space="preserve">Firstly the mentioned viruses are merely a fragment </w:t>
      </w:r>
      <w:r w:rsidR="00FE1BA0">
        <w:t>of the</w:t>
      </w:r>
      <w:r>
        <w:t xml:space="preserve"> over </w:t>
      </w:r>
      <w:r w:rsidR="00FE1BA0">
        <w:t>abundant source</w:t>
      </w:r>
      <w:r>
        <w:t xml:space="preserve"> of computer viruses that ha</w:t>
      </w:r>
      <w:r w:rsidR="00FE1BA0">
        <w:t xml:space="preserve">ve been created in the past and the infinite combinations of various complexities of computer virus that can be created in the future. With that said the trend in which the intention of these computer viruses being used for has shifted from what was once intellectual curiosity and comedy value to much graver possibilities such as aiding in digital crimes such as identity fraud and the destruction of commercial intellectual property.   Which agrees with   Peter </w:t>
      </w:r>
      <w:r w:rsidR="00D36607">
        <w:t>Szor’s</w:t>
      </w:r>
      <w:r w:rsidR="00FE1BA0">
        <w:t xml:space="preserve"> prediction from 2005 that the payloads of viruses have shifted from being a “joke” to more criminalising  </w:t>
      </w:r>
      <w:r w:rsidR="00E3335F">
        <w:t xml:space="preserve">payloads </w:t>
      </w:r>
      <w:r w:rsidR="00E3335F">
        <w:fldChar w:fldCharType="begin" w:fldLock="1"/>
      </w:r>
      <w:r w:rsidR="00DD1A3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Szor 2005)", "plainTextFormattedCitation" : "(Szor 2005)", "previouslyFormattedCitation" : "(Szor 2005)" }, "properties" : { "noteIndex" : 0 }, "schema" : "https://github.com/citation-style-language/schema/raw/master/csl-citation.json" }</w:instrText>
      </w:r>
      <w:r w:rsidR="00E3335F">
        <w:fldChar w:fldCharType="separate"/>
      </w:r>
      <w:r w:rsidR="00D36607" w:rsidRPr="00D36607">
        <w:rPr>
          <w:noProof/>
        </w:rPr>
        <w:t>(Szor 2005)</w:t>
      </w:r>
      <w:r w:rsidR="00E3335F">
        <w:fldChar w:fldCharType="end"/>
      </w:r>
      <w:r w:rsidR="00E3335F">
        <w:t xml:space="preserve">. </w:t>
      </w:r>
    </w:p>
    <w:p w14:paraId="2BD75819" w14:textId="7E2182DF" w:rsidR="00E3335F" w:rsidRDefault="00E3335F" w:rsidP="0092416B">
      <w:r>
        <w:t xml:space="preserve">On the other </w:t>
      </w:r>
      <w:r w:rsidR="00BC57F5">
        <w:t>hand,</w:t>
      </w:r>
      <w:r>
        <w:t xml:space="preserve"> antivirus </w:t>
      </w:r>
      <w:r w:rsidR="00BC57F5">
        <w:t>solutions,</w:t>
      </w:r>
      <w:r>
        <w:t xml:space="preserve"> specifically memory scanning and disinfection</w:t>
      </w:r>
      <w:r w:rsidR="00BC57F5">
        <w:t xml:space="preserve"> techniques are much harder to</w:t>
      </w:r>
      <w:r>
        <w:t xml:space="preserve"> </w:t>
      </w:r>
      <w:r w:rsidR="00BC57F5">
        <w:t>predict.</w:t>
      </w:r>
      <w:r>
        <w:t xml:space="preserve"> </w:t>
      </w:r>
      <w:r w:rsidR="00D36607">
        <w:t>As these two techniques are very challenging task under NT-based computers, due to the multitasking multithreaded environment. This</w:t>
      </w:r>
      <w:r>
        <w:t xml:space="preserve"> makes the operating system much more complex than DOS, which </w:t>
      </w:r>
      <w:r w:rsidR="00D36607">
        <w:t>therefore</w:t>
      </w:r>
      <w:r>
        <w:t xml:space="preserve"> makes </w:t>
      </w:r>
      <w:r w:rsidR="00D36607">
        <w:t>any infections</w:t>
      </w:r>
      <w:r>
        <w:t xml:space="preserve"> from computer viruses equally as complex if not more </w:t>
      </w:r>
      <w:r w:rsidR="00D36607">
        <w:t>complex because</w:t>
      </w:r>
      <w:r>
        <w:t xml:space="preserve"> of the virus writer’s design.  As such with the trend for more advance and ever increase in complexity of person</w:t>
      </w:r>
      <w:r w:rsidR="00BC57F5">
        <w:t>al computers and other systems, ever more complex solution will be required  which may lead to more innovative techniques to approach the computer virus problem. However as it stand as said by Dr Alan Solomon</w:t>
      </w:r>
      <w:r w:rsidR="00DD1A37">
        <w:fldChar w:fldCharType="begin" w:fldLock="1"/>
      </w:r>
      <w:r w:rsidR="00DD1A37">
        <w:instrText>ADDIN CSL_CITATION { "citationItems" : [ { "id" : "ITEM-1", "itemData" : { "URL" : "http://www.techworld.com/blogs/war-on-error/antivirus-pioneer-alan-solomon-thinks-antivirus-is-dead-he-uses-linux-instead-3537985/", "accessed" : { "date-parts" : [ [ "2014", "12", "7" ] ] }, "author" : [ { "dropping-particle" : "", "family" : "Dunn", "given" : "John E", "non-dropping-particle" : "", "parse-names" : false, "suffix" : "" } ], "container-title" : "Tech World", "id" : "ITEM-1", "issued" : { "date-parts" : [ [ "2014" ] ] }, "title" : "Anti-virus pioneer Alan Solomon thinks anti-virus is dead. He uses Linux instead - Blogs - Techworld.com", "type" : "webpage" }, "uris" : [ "http://www.mendeley.com/documents/?uuid=5b31afd8-d781-4d6f-8ca7-fcbd806ab35c" ] } ], "mendeley" : { "formattedCitation" : "(Dunn 2014)", "plainTextFormattedCitation" : "(Dunn 2014)" }, "properties" : { "noteIndex" : 0 }, "schema" : "https://github.com/citation-style-language/schema/raw/master/csl-citation.json" }</w:instrText>
      </w:r>
      <w:r w:rsidR="00DD1A37">
        <w:fldChar w:fldCharType="separate"/>
      </w:r>
      <w:r w:rsidR="00DD1A37" w:rsidRPr="00DD1A37">
        <w:rPr>
          <w:noProof/>
        </w:rPr>
        <w:t>(Dunn 2014)</w:t>
      </w:r>
      <w:r w:rsidR="00DD1A37">
        <w:fldChar w:fldCharType="end"/>
      </w:r>
      <w:r w:rsidR="00BC57F5">
        <w:t xml:space="preserve">, antiviruses are not the solution as no single antivirus solution can </w:t>
      </w:r>
      <w:r w:rsidR="00D36607">
        <w:t>evolve</w:t>
      </w:r>
      <w:r w:rsidR="00BC57F5">
        <w:t xml:space="preserve"> in such a way that viruses can. </w:t>
      </w:r>
      <w:r w:rsidR="00D36607">
        <w:t>Thus,</w:t>
      </w:r>
      <w:r w:rsidR="00BC57F5">
        <w:t xml:space="preserve"> users are left with antivirus solutions that are fine for the current generation however it will always be vulnerable to never generations of different strains of computer </w:t>
      </w:r>
      <w:r w:rsidR="00D36607">
        <w:t>viruses that</w:t>
      </w:r>
      <w:r w:rsidR="00BC57F5">
        <w:t xml:space="preserve"> is until the next update, which at that point the game of </w:t>
      </w:r>
      <w:r w:rsidR="00D36607">
        <w:t>cat (</w:t>
      </w:r>
      <w:r w:rsidR="00BC57F5">
        <w:t>antivirus</w:t>
      </w:r>
      <w:r w:rsidR="00D36607">
        <w:t>) and</w:t>
      </w:r>
      <w:r w:rsidR="00BC57F5">
        <w:t xml:space="preserve"> mouse (virus) will start all over again.</w:t>
      </w:r>
    </w:p>
    <w:p w14:paraId="7CC7F784" w14:textId="43A89CD5" w:rsidR="00BC57F5" w:rsidRPr="00A864BD" w:rsidRDefault="00A864BD" w:rsidP="00A864BD">
      <w:pPr>
        <w:pStyle w:val="Heading2"/>
      </w:pPr>
      <w:bookmarkStart w:id="20" w:name="_Toc405681415"/>
      <w:r>
        <w:t>4.1</w:t>
      </w:r>
      <w:r w:rsidRPr="00A864BD">
        <w:t xml:space="preserve"> Final</w:t>
      </w:r>
      <w:r w:rsidR="00BC57F5" w:rsidRPr="00A864BD">
        <w:t xml:space="preserve"> Words</w:t>
      </w:r>
      <w:bookmarkEnd w:id="20"/>
    </w:p>
    <w:p w14:paraId="4E4DB72B" w14:textId="1A2B32E1" w:rsidR="00BC57F5" w:rsidRDefault="00BC57F5" w:rsidP="00BC57F5">
      <w:r>
        <w:t>Our journey in computer virus resea</w:t>
      </w:r>
      <w:r w:rsidR="00954F2C">
        <w:t xml:space="preserve">rch has come to an end. Unfortunately due there is a lot of </w:t>
      </w:r>
      <w:r w:rsidR="00125B6B">
        <w:t>material that</w:t>
      </w:r>
      <w:r w:rsidR="00954F2C">
        <w:t xml:space="preserve"> was not included due to the level of scope that this report provides.</w:t>
      </w:r>
    </w:p>
    <w:p w14:paraId="4CE11192" w14:textId="66B8FEC2" w:rsidR="00C7121D" w:rsidRDefault="00954F2C" w:rsidP="00C7121D">
      <w:r>
        <w:t>To conclude</w:t>
      </w:r>
      <w:r w:rsidR="00125B6B">
        <w:t>, this</w:t>
      </w:r>
      <w:r>
        <w:t xml:space="preserve"> report attempted to offer useful information related to the computer virus problem, with various topic related to this problem being discussed to the best of </w:t>
      </w:r>
      <w:r w:rsidR="00D36607">
        <w:t>the author’s</w:t>
      </w:r>
      <w:r>
        <w:t xml:space="preserve"> ability.   </w:t>
      </w:r>
      <w:r w:rsidR="00D36607">
        <w:t>However,</w:t>
      </w:r>
      <w:r>
        <w:t xml:space="preserve"> it must be mentioned that due to </w:t>
      </w:r>
      <w:r w:rsidR="00125B6B">
        <w:t>ubiquitous yet</w:t>
      </w:r>
      <w:r>
        <w:t xml:space="preserve"> mysterious nature of the computer virus problem, many sources contain many technical errors that are based on</w:t>
      </w:r>
      <w:r w:rsidR="00125B6B">
        <w:t xml:space="preserve"> “well known facts” </w:t>
      </w:r>
      <w:r w:rsidR="00D36607">
        <w:t>and anecdotes</w:t>
      </w:r>
      <w:r>
        <w:t xml:space="preserve"> unrelated to technical realities. As viruses evolve , the research is expected to evolve, </w:t>
      </w:r>
      <w:r w:rsidR="00125B6B">
        <w:t>thus</w:t>
      </w:r>
      <w:r>
        <w:t xml:space="preserve"> ma</w:t>
      </w:r>
      <w:r w:rsidR="00125B6B">
        <w:t>y be accepted in the past as “known facts”, can b</w:t>
      </w:r>
      <w:r>
        <w:t>e complete</w:t>
      </w:r>
      <w:r w:rsidR="00125B6B">
        <w:t>ly</w:t>
      </w:r>
      <w:r>
        <w:t xml:space="preserve"> invalid in modern times, </w:t>
      </w:r>
      <w:r w:rsidR="00125B6B">
        <w:t xml:space="preserve">as a result </w:t>
      </w:r>
      <w:r w:rsidR="00D36607">
        <w:t>it’s</w:t>
      </w:r>
      <w:r w:rsidR="00125B6B">
        <w:t xml:space="preserve"> also acceptable to question these “known facts”  if one is to come about new realisations , that would ultimately contribute to the evolution of the art of computer virus research.</w:t>
      </w:r>
      <w:r w:rsidR="00125B6B">
        <w:br/>
      </w:r>
      <w:r w:rsidR="00125B6B">
        <w:br/>
        <w:t>Thanks for reading.</w:t>
      </w:r>
    </w:p>
    <w:p w14:paraId="11FB7172" w14:textId="1B4E03BD" w:rsidR="00A94DEC" w:rsidRDefault="00A864BD" w:rsidP="00AF4526">
      <w:pPr>
        <w:pStyle w:val="Heading1"/>
        <w:jc w:val="both"/>
      </w:pPr>
      <w:bookmarkStart w:id="21" w:name="_Toc405681416"/>
      <w:r>
        <w:lastRenderedPageBreak/>
        <w:t xml:space="preserve">5. </w:t>
      </w:r>
      <w:r w:rsidR="003B39E4">
        <w:t>Bibliography</w:t>
      </w:r>
      <w:bookmarkEnd w:id="21"/>
    </w:p>
    <w:p w14:paraId="04B92839" w14:textId="5FCA3FB2" w:rsidR="00DD1A37" w:rsidRPr="00DD1A37" w:rsidRDefault="003B39E4">
      <w:pPr>
        <w:pStyle w:val="NormalWeb"/>
        <w:ind w:left="480" w:hanging="480"/>
        <w:divId w:val="1722097484"/>
        <w:rPr>
          <w:rFonts w:ascii="Calibri" w:hAnsi="Calibri"/>
          <w:noProof/>
          <w:sz w:val="20"/>
        </w:rPr>
      </w:pPr>
      <w:r>
        <w:fldChar w:fldCharType="begin" w:fldLock="1"/>
      </w:r>
      <w:r>
        <w:instrText xml:space="preserve">ADDIN Mendeley Bibliography CSL_BIBLIOGRAPHY </w:instrText>
      </w:r>
      <w:r>
        <w:fldChar w:fldCharType="separate"/>
      </w:r>
      <w:r w:rsidR="00DD1A37" w:rsidRPr="00DD1A37">
        <w:rPr>
          <w:rFonts w:ascii="Calibri" w:hAnsi="Calibri"/>
          <w:noProof/>
          <w:sz w:val="20"/>
        </w:rPr>
        <w:t xml:space="preserve">Aycock, J., 2003. A Brief History of Just-In-Time. </w:t>
      </w:r>
      <w:r w:rsidR="00DD1A37" w:rsidRPr="00DD1A37">
        <w:rPr>
          <w:rFonts w:ascii="Calibri" w:hAnsi="Calibri"/>
          <w:i/>
          <w:iCs/>
          <w:noProof/>
          <w:sz w:val="20"/>
        </w:rPr>
        <w:t>ACM</w:t>
      </w:r>
      <w:r w:rsidR="00DD1A37" w:rsidRPr="00DD1A37">
        <w:rPr>
          <w:rFonts w:ascii="Calibri" w:hAnsi="Calibri"/>
          <w:noProof/>
          <w:sz w:val="20"/>
        </w:rPr>
        <w:t>, pp.97–113. Available at: http://www.cs.tufts.edu/comp/150IPL/papers/aycock03jit.pdf [Accessed December 6, 2014].</w:t>
      </w:r>
    </w:p>
    <w:p w14:paraId="4E48C4C2"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Bezroukov, N., The History of Development of Norton Commander. </w:t>
      </w:r>
      <w:r w:rsidRPr="00DD1A37">
        <w:rPr>
          <w:rFonts w:ascii="Calibri" w:hAnsi="Calibri"/>
          <w:i/>
          <w:iCs/>
          <w:noProof/>
          <w:sz w:val="20"/>
        </w:rPr>
        <w:t>Web Page</w:t>
      </w:r>
      <w:r w:rsidRPr="00DD1A37">
        <w:rPr>
          <w:rFonts w:ascii="Calibri" w:hAnsi="Calibri"/>
          <w:noProof/>
          <w:sz w:val="20"/>
        </w:rPr>
        <w:t>. Available at: http://www.softpanorama.org/OFM/Paradigm/Ch03/norton_commander.shtml [Accessed December 5, 2014].</w:t>
      </w:r>
    </w:p>
    <w:p w14:paraId="58B12D34"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Chien, E., 2002. VBS.LoveLetter.Var | Symantec. </w:t>
      </w:r>
      <w:r w:rsidRPr="00DD1A37">
        <w:rPr>
          <w:rFonts w:ascii="Calibri" w:hAnsi="Calibri"/>
          <w:i/>
          <w:iCs/>
          <w:noProof/>
          <w:sz w:val="20"/>
        </w:rPr>
        <w:t>Web Page</w:t>
      </w:r>
      <w:r w:rsidRPr="00DD1A37">
        <w:rPr>
          <w:rFonts w:ascii="Calibri" w:hAnsi="Calibri"/>
          <w:noProof/>
          <w:sz w:val="20"/>
        </w:rPr>
        <w:t>. Available at: http://www.symantec.com/security_response/writeup.jsp?docid=2000-121815-2258-99 [Accessed December 6, 2014].</w:t>
      </w:r>
    </w:p>
    <w:p w14:paraId="201FFEDB"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Cohen, F.B., 1994. </w:t>
      </w:r>
      <w:r w:rsidRPr="00DD1A37">
        <w:rPr>
          <w:rFonts w:ascii="Calibri" w:hAnsi="Calibri"/>
          <w:i/>
          <w:iCs/>
          <w:noProof/>
          <w:sz w:val="20"/>
        </w:rPr>
        <w:t>A Short Course on Computer Viruses</w:t>
      </w:r>
      <w:r w:rsidRPr="00DD1A37">
        <w:rPr>
          <w:rFonts w:ascii="Calibri" w:hAnsi="Calibri"/>
          <w:noProof/>
          <w:sz w:val="20"/>
        </w:rPr>
        <w:t>, Wiley. Available at: http://books.google.co.uk/books/about/A_short_course_on_computer_viruses.html?id=LqNQAAAAMAAJ&amp;pgis=1 [Accessed December 4, 2014].</w:t>
      </w:r>
    </w:p>
    <w:p w14:paraId="0680DEAB"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Dunn, J.E., 2014. Anti-virus pioneer Alan Solomon thinks anti-virus is dead. He uses Linux instead - Blogs - Techworld.com. </w:t>
      </w:r>
      <w:r w:rsidRPr="00DD1A37">
        <w:rPr>
          <w:rFonts w:ascii="Calibri" w:hAnsi="Calibri"/>
          <w:i/>
          <w:iCs/>
          <w:noProof/>
          <w:sz w:val="20"/>
        </w:rPr>
        <w:t>Tech World</w:t>
      </w:r>
      <w:r w:rsidRPr="00DD1A37">
        <w:rPr>
          <w:rFonts w:ascii="Calibri" w:hAnsi="Calibri"/>
          <w:noProof/>
          <w:sz w:val="20"/>
        </w:rPr>
        <w:t>. Available at: http://www.techworld.com/blogs/war-on-error/antivirus-pioneer-alan-solomon-thinks-antivirus-is-dead-he-uses-linux-instead-3537985/ [Accessed December 7, 2014].</w:t>
      </w:r>
    </w:p>
    <w:p w14:paraId="18EB0810"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Gordon, S., 1993. Inside the mind of Dark Avenger. </w:t>
      </w:r>
      <w:r w:rsidRPr="00DD1A37">
        <w:rPr>
          <w:rFonts w:ascii="Calibri" w:hAnsi="Calibri"/>
          <w:i/>
          <w:iCs/>
          <w:noProof/>
          <w:sz w:val="20"/>
        </w:rPr>
        <w:t>PERSONAL COMPUTER WORLD</w:t>
      </w:r>
      <w:r w:rsidRPr="00DD1A37">
        <w:rPr>
          <w:rFonts w:ascii="Calibri" w:hAnsi="Calibri"/>
          <w:noProof/>
          <w:sz w:val="20"/>
        </w:rPr>
        <w:t>. Available at: http://molar.crb.ucp.pt/cursos/1%C2%BA e 2%C2%BA ciclos - lics e lics com mests/Inform%C3%A1tica de Gest%C3%A3o/2%C2%BA Semestre/%C3%89tica e Deontologia/Papers para %C3%89tica/The Bulgarian Dark Avenger.pdf [Accessed December 6, 2014].</w:t>
      </w:r>
    </w:p>
    <w:p w14:paraId="0BA0FB4C"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Gordon, S., 1996. The Generic Virus Writer II (VX heaven). </w:t>
      </w:r>
      <w:r w:rsidRPr="00DD1A37">
        <w:rPr>
          <w:rFonts w:ascii="Calibri" w:hAnsi="Calibri"/>
          <w:i/>
          <w:iCs/>
          <w:noProof/>
          <w:sz w:val="20"/>
        </w:rPr>
        <w:t>website</w:t>
      </w:r>
      <w:r w:rsidRPr="00DD1A37">
        <w:rPr>
          <w:rFonts w:ascii="Calibri" w:hAnsi="Calibri"/>
          <w:noProof/>
          <w:sz w:val="20"/>
        </w:rPr>
        <w:t>. Available at: http://vxheaven.org/lib/asg04.html [Accessed December 6, 2014].</w:t>
      </w:r>
    </w:p>
    <w:p w14:paraId="39D54FE7"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Kramer, A.E. &amp; Perlroth, N., 2012. Cyberweapon Warning From Kaspersky, a Computer Security Expert - NYTimes.com. </w:t>
      </w:r>
      <w:r w:rsidRPr="00DD1A37">
        <w:rPr>
          <w:rFonts w:ascii="Calibri" w:hAnsi="Calibri"/>
          <w:i/>
          <w:iCs/>
          <w:noProof/>
          <w:sz w:val="20"/>
        </w:rPr>
        <w:t>The New York Times</w:t>
      </w:r>
      <w:r w:rsidRPr="00DD1A37">
        <w:rPr>
          <w:rFonts w:ascii="Calibri" w:hAnsi="Calibri"/>
          <w:noProof/>
          <w:sz w:val="20"/>
        </w:rPr>
        <w:t>. Available at: http://www.nytimes.com/2012/06/04/technology/cyberweapon-warning-from-kaspersky-a-computer-security-expert.html?pagewanted=all&amp;_r=0 [Accessed December 6, 2014].</w:t>
      </w:r>
    </w:p>
    <w:p w14:paraId="47671AB9"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Lammer, P., 1990. Cryptographic Checksums - Virus Bulletin. </w:t>
      </w:r>
      <w:r w:rsidRPr="00DD1A37">
        <w:rPr>
          <w:rFonts w:ascii="Calibri" w:hAnsi="Calibri"/>
          <w:i/>
          <w:iCs/>
          <w:noProof/>
          <w:sz w:val="20"/>
        </w:rPr>
        <w:t>Virus Bulletin</w:t>
      </w:r>
      <w:r w:rsidRPr="00DD1A37">
        <w:rPr>
          <w:rFonts w:ascii="Calibri" w:hAnsi="Calibri"/>
          <w:noProof/>
          <w:sz w:val="20"/>
        </w:rPr>
        <w:t>, pp.10–12. Available at: https://www.virusbtn.com/pdf/magazine/1990/199010.pdf [Accessed December 6, 2014].</w:t>
      </w:r>
    </w:p>
    <w:p w14:paraId="597901D3"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Leyden, J., 2006. PC virus celebrates 20th birthday • The Register. </w:t>
      </w:r>
      <w:r w:rsidRPr="00DD1A37">
        <w:rPr>
          <w:rFonts w:ascii="Calibri" w:hAnsi="Calibri"/>
          <w:i/>
          <w:iCs/>
          <w:noProof/>
          <w:sz w:val="20"/>
        </w:rPr>
        <w:t>The Register</w:t>
      </w:r>
      <w:r w:rsidRPr="00DD1A37">
        <w:rPr>
          <w:rFonts w:ascii="Calibri" w:hAnsi="Calibri"/>
          <w:noProof/>
          <w:sz w:val="20"/>
        </w:rPr>
        <w:t>. Available at: http://www.theregister.co.uk/2006/01/19/pc_virus_at_20/ [Accessed December 6, 2014].</w:t>
      </w:r>
    </w:p>
    <w:p w14:paraId="1247D498"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Nori, K.V. et al., 1975. The Pascal P Compiler Implementation Notes. </w:t>
      </w:r>
      <w:r w:rsidRPr="00DD1A37">
        <w:rPr>
          <w:rFonts w:ascii="Calibri" w:hAnsi="Calibri"/>
          <w:i/>
          <w:iCs/>
          <w:noProof/>
          <w:sz w:val="20"/>
        </w:rPr>
        <w:t>ACM</w:t>
      </w:r>
      <w:r w:rsidRPr="00DD1A37">
        <w:rPr>
          <w:rFonts w:ascii="Calibri" w:hAnsi="Calibri"/>
          <w:noProof/>
          <w:sz w:val="20"/>
        </w:rPr>
        <w:t>, pp.57–58. Available at: http://www.moorecad.com/standardpascal/The_Pascal_P_Compiler_implementation_notes.pdf [Accessed December 6, 2014].</w:t>
      </w:r>
    </w:p>
    <w:p w14:paraId="68B395FF"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Radai, Y., 1992. Checksumming Techniques for Anti-Viral Purposes. In </w:t>
      </w:r>
      <w:r w:rsidRPr="00DD1A37">
        <w:rPr>
          <w:rFonts w:ascii="Calibri" w:hAnsi="Calibri"/>
          <w:i/>
          <w:iCs/>
          <w:noProof/>
          <w:sz w:val="20"/>
        </w:rPr>
        <w:t>Education and Society - Information Processing ’92, Volume 2, Proceedings of the IFIP 12th World Computer Congress, Madrid, Spain, 7-11 September 1992</w:t>
      </w:r>
      <w:r w:rsidRPr="00DD1A37">
        <w:rPr>
          <w:rFonts w:ascii="Calibri" w:hAnsi="Calibri"/>
          <w:noProof/>
          <w:sz w:val="20"/>
        </w:rPr>
        <w:t>. pp. 511–517. Available at: http://www.researchgate.net/publication/221330679_Checksumming_Techniques_for_Anti-Viral_Purposes [Accessed December 6, 2014].</w:t>
      </w:r>
    </w:p>
    <w:p w14:paraId="4C8E3C1D"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Raymond, E., 2003. The Meaning of “Hack.” </w:t>
      </w:r>
      <w:r w:rsidRPr="00DD1A37">
        <w:rPr>
          <w:rFonts w:ascii="Calibri" w:hAnsi="Calibri"/>
          <w:i/>
          <w:iCs/>
          <w:noProof/>
          <w:sz w:val="20"/>
        </w:rPr>
        <w:t>Web Page</w:t>
      </w:r>
      <w:r w:rsidRPr="00DD1A37">
        <w:rPr>
          <w:rFonts w:ascii="Calibri" w:hAnsi="Calibri"/>
          <w:noProof/>
          <w:sz w:val="20"/>
        </w:rPr>
        <w:t>. Available at: http://catb.org/~esr/jargon/html/meaning-of-hack.html [Accessed December 6, 2014].</w:t>
      </w:r>
    </w:p>
    <w:p w14:paraId="07A514A2"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lastRenderedPageBreak/>
        <w:t xml:space="preserve">Rivest, R.L., 1991. The MD4 Message Digest Algorithm. In </w:t>
      </w:r>
      <w:r w:rsidRPr="00DD1A37">
        <w:rPr>
          <w:rFonts w:ascii="Calibri" w:hAnsi="Calibri"/>
          <w:i/>
          <w:iCs/>
          <w:noProof/>
          <w:sz w:val="20"/>
        </w:rPr>
        <w:t>Proceedings of the 10th Annual International Cryptology Conference on Advances in Cryptology</w:t>
      </w:r>
      <w:r w:rsidRPr="00DD1A37">
        <w:rPr>
          <w:rFonts w:ascii="Calibri" w:hAnsi="Calibri"/>
          <w:noProof/>
          <w:sz w:val="20"/>
        </w:rPr>
        <w:t>. Springer-Verlag, pp. 303–311. Available at: http://portal.acm.org/citation.cfm?id=646755.705223.</w:t>
      </w:r>
    </w:p>
    <w:p w14:paraId="63153423"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Szor, P., 2005. </w:t>
      </w:r>
      <w:r w:rsidRPr="00DD1A37">
        <w:rPr>
          <w:rFonts w:ascii="Calibri" w:hAnsi="Calibri"/>
          <w:i/>
          <w:iCs/>
          <w:noProof/>
          <w:sz w:val="20"/>
        </w:rPr>
        <w:t>The art of computer virus research and defense</w:t>
      </w:r>
      <w:r w:rsidRPr="00DD1A37">
        <w:rPr>
          <w:rFonts w:ascii="Calibri" w:hAnsi="Calibri"/>
          <w:noProof/>
          <w:sz w:val="20"/>
        </w:rPr>
        <w:t>, Available at: http://books.google.co.uk/books?hl=en&amp;lr=&amp;id=XE-ddYF6uhYC&amp;oi=fnd&amp;pg=PT3&amp;dq=computer+virus&amp;ots=GgFNinYVG_&amp;sig=ZWCR91EjUxX14v9ZlthGjL-30Ys [Accessed October 19, 2014].</w:t>
      </w:r>
    </w:p>
    <w:p w14:paraId="3F7DFFC7" w14:textId="77777777" w:rsidR="00DD1A37" w:rsidRPr="00DD1A37" w:rsidRDefault="00DD1A37">
      <w:pPr>
        <w:pStyle w:val="NormalWeb"/>
        <w:ind w:left="480" w:hanging="480"/>
        <w:divId w:val="1722097484"/>
        <w:rPr>
          <w:rFonts w:ascii="Calibri" w:hAnsi="Calibri"/>
          <w:noProof/>
          <w:sz w:val="20"/>
        </w:rPr>
      </w:pPr>
      <w:r w:rsidRPr="00DD1A37">
        <w:rPr>
          <w:rFonts w:ascii="Calibri" w:hAnsi="Calibri"/>
          <w:noProof/>
          <w:sz w:val="20"/>
        </w:rPr>
        <w:t xml:space="preserve">Wirth, N. &amp; Weber, H., 1966. EULER: a generalization of ALGOL, and its formal definition: Part II. </w:t>
      </w:r>
      <w:r w:rsidRPr="00DD1A37">
        <w:rPr>
          <w:rFonts w:ascii="Calibri" w:hAnsi="Calibri"/>
          <w:i/>
          <w:iCs/>
          <w:noProof/>
          <w:sz w:val="20"/>
        </w:rPr>
        <w:t>Communications of the ACM</w:t>
      </w:r>
      <w:r w:rsidRPr="00DD1A37">
        <w:rPr>
          <w:rFonts w:ascii="Calibri" w:hAnsi="Calibri"/>
          <w:noProof/>
          <w:sz w:val="20"/>
        </w:rPr>
        <w:t>, 9(2), pp.89–99. Available at: http://dl.acm.org/citation.cfm?id=365170.365202 [Accessed December 6, 2014].</w:t>
      </w:r>
    </w:p>
    <w:p w14:paraId="4782A6E1" w14:textId="0D03CAC9" w:rsidR="003B39E4" w:rsidRPr="003B39E4" w:rsidRDefault="003B39E4" w:rsidP="00DD1A37">
      <w:pPr>
        <w:pStyle w:val="NormalWeb"/>
        <w:ind w:left="480" w:hanging="480"/>
        <w:divId w:val="258607101"/>
      </w:pPr>
      <w:r>
        <w:fldChar w:fldCharType="end"/>
      </w:r>
    </w:p>
    <w:p w14:paraId="7A48E019" w14:textId="77777777" w:rsidR="00A94DEC" w:rsidRPr="00A94DEC" w:rsidRDefault="00A94DEC" w:rsidP="00AF4526">
      <w:pPr>
        <w:spacing w:after="0"/>
        <w:jc w:val="both"/>
      </w:pPr>
    </w:p>
    <w:p w14:paraId="58CA2188" w14:textId="77777777" w:rsidR="00A94DEC" w:rsidRDefault="00A94DEC" w:rsidP="00AF4526">
      <w:pPr>
        <w:spacing w:after="0"/>
        <w:jc w:val="both"/>
      </w:pPr>
    </w:p>
    <w:p w14:paraId="5D754163" w14:textId="77777777" w:rsidR="00A94DEC" w:rsidRDefault="00A94DEC" w:rsidP="00AF4526">
      <w:pPr>
        <w:jc w:val="both"/>
      </w:pPr>
    </w:p>
    <w:sectPr w:rsidR="00A94D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CEED7A" w14:textId="77777777" w:rsidR="00F37A20" w:rsidRDefault="00F37A20" w:rsidP="003B39E4">
      <w:pPr>
        <w:spacing w:after="0" w:line="240" w:lineRule="auto"/>
      </w:pPr>
      <w:r>
        <w:separator/>
      </w:r>
    </w:p>
  </w:endnote>
  <w:endnote w:type="continuationSeparator" w:id="0">
    <w:p w14:paraId="7AD15D3B" w14:textId="77777777" w:rsidR="00F37A20" w:rsidRDefault="00F37A20" w:rsidP="003B3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GMinchoB">
    <w:altName w:val="MS PMincho"/>
    <w:panose1 w:val="00000000000000000000"/>
    <w:charset w:val="80"/>
    <w:family w:val="roman"/>
    <w:notTrueType/>
    <w:pitch w:val="default"/>
  </w:font>
  <w:font w:name="Calibri">
    <w:panose1 w:val="020F0502020204030204"/>
    <w:charset w:val="00"/>
    <w:family w:val="swiss"/>
    <w:pitch w:val="variable"/>
    <w:sig w:usb0="E00002FF" w:usb1="4000ACFF" w:usb2="00000001" w:usb3="00000000" w:csb0="0000019F" w:csb1="00000000"/>
  </w:font>
  <w:font w:name="HGGothicM">
    <w:altName w:val="HGｺﾞｼｯｸM"/>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E16D78" w14:textId="77777777" w:rsidR="00F37A20" w:rsidRDefault="00F37A20" w:rsidP="003B39E4">
      <w:pPr>
        <w:spacing w:after="0" w:line="240" w:lineRule="auto"/>
      </w:pPr>
      <w:r>
        <w:separator/>
      </w:r>
    </w:p>
  </w:footnote>
  <w:footnote w:type="continuationSeparator" w:id="0">
    <w:p w14:paraId="4A2627DB" w14:textId="77777777" w:rsidR="00F37A20" w:rsidRDefault="00F37A20" w:rsidP="003B39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5F7274"/>
    <w:multiLevelType w:val="hybridMultilevel"/>
    <w:tmpl w:val="52BEA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F225473"/>
    <w:multiLevelType w:val="hybridMultilevel"/>
    <w:tmpl w:val="2C5AF8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99A"/>
    <w:rsid w:val="0001403F"/>
    <w:rsid w:val="00072CA2"/>
    <w:rsid w:val="00093AE8"/>
    <w:rsid w:val="000C73A6"/>
    <w:rsid w:val="000E348A"/>
    <w:rsid w:val="001013B2"/>
    <w:rsid w:val="00125B6B"/>
    <w:rsid w:val="00126A41"/>
    <w:rsid w:val="00154379"/>
    <w:rsid w:val="00155117"/>
    <w:rsid w:val="001578D1"/>
    <w:rsid w:val="00180945"/>
    <w:rsid w:val="00187012"/>
    <w:rsid w:val="001D016E"/>
    <w:rsid w:val="001F38BE"/>
    <w:rsid w:val="00222915"/>
    <w:rsid w:val="00232656"/>
    <w:rsid w:val="00236EF7"/>
    <w:rsid w:val="0028093F"/>
    <w:rsid w:val="00284E39"/>
    <w:rsid w:val="002B66DD"/>
    <w:rsid w:val="003016B9"/>
    <w:rsid w:val="00304B0F"/>
    <w:rsid w:val="0031098E"/>
    <w:rsid w:val="00331FD3"/>
    <w:rsid w:val="00335CD9"/>
    <w:rsid w:val="003442C0"/>
    <w:rsid w:val="00376CCB"/>
    <w:rsid w:val="003902BF"/>
    <w:rsid w:val="00395491"/>
    <w:rsid w:val="00396A81"/>
    <w:rsid w:val="003B39E4"/>
    <w:rsid w:val="003B3F05"/>
    <w:rsid w:val="003B621E"/>
    <w:rsid w:val="003E533C"/>
    <w:rsid w:val="00401B68"/>
    <w:rsid w:val="00427018"/>
    <w:rsid w:val="00440CC5"/>
    <w:rsid w:val="004C1544"/>
    <w:rsid w:val="00525697"/>
    <w:rsid w:val="005D3ECA"/>
    <w:rsid w:val="00623BE4"/>
    <w:rsid w:val="00645C63"/>
    <w:rsid w:val="00650FC6"/>
    <w:rsid w:val="00653F7F"/>
    <w:rsid w:val="00657A33"/>
    <w:rsid w:val="006602B5"/>
    <w:rsid w:val="006C73A6"/>
    <w:rsid w:val="006E3EA9"/>
    <w:rsid w:val="00724D62"/>
    <w:rsid w:val="0076444F"/>
    <w:rsid w:val="00773D4D"/>
    <w:rsid w:val="007C1E0D"/>
    <w:rsid w:val="007C4B1E"/>
    <w:rsid w:val="008355A9"/>
    <w:rsid w:val="00856B07"/>
    <w:rsid w:val="0086668F"/>
    <w:rsid w:val="0087484D"/>
    <w:rsid w:val="008C0B45"/>
    <w:rsid w:val="008E491F"/>
    <w:rsid w:val="0092416B"/>
    <w:rsid w:val="00954F2C"/>
    <w:rsid w:val="009862B3"/>
    <w:rsid w:val="009F6CFC"/>
    <w:rsid w:val="00A117D1"/>
    <w:rsid w:val="00A864BD"/>
    <w:rsid w:val="00A94DEC"/>
    <w:rsid w:val="00AA1882"/>
    <w:rsid w:val="00AF4526"/>
    <w:rsid w:val="00B00EE6"/>
    <w:rsid w:val="00B17412"/>
    <w:rsid w:val="00B41B80"/>
    <w:rsid w:val="00B543B1"/>
    <w:rsid w:val="00B61DBE"/>
    <w:rsid w:val="00B70189"/>
    <w:rsid w:val="00BA685C"/>
    <w:rsid w:val="00BB1B85"/>
    <w:rsid w:val="00BC57F5"/>
    <w:rsid w:val="00BE550A"/>
    <w:rsid w:val="00C0049E"/>
    <w:rsid w:val="00C15ECE"/>
    <w:rsid w:val="00C4434F"/>
    <w:rsid w:val="00C7121D"/>
    <w:rsid w:val="00C87FAA"/>
    <w:rsid w:val="00CB106F"/>
    <w:rsid w:val="00CD1985"/>
    <w:rsid w:val="00CD699A"/>
    <w:rsid w:val="00CF2609"/>
    <w:rsid w:val="00CF4DE0"/>
    <w:rsid w:val="00D02F65"/>
    <w:rsid w:val="00D173AF"/>
    <w:rsid w:val="00D275DB"/>
    <w:rsid w:val="00D36607"/>
    <w:rsid w:val="00DD1A37"/>
    <w:rsid w:val="00DE6804"/>
    <w:rsid w:val="00DF4DC5"/>
    <w:rsid w:val="00E0781A"/>
    <w:rsid w:val="00E32CB7"/>
    <w:rsid w:val="00E3335F"/>
    <w:rsid w:val="00E37810"/>
    <w:rsid w:val="00E70590"/>
    <w:rsid w:val="00E8122E"/>
    <w:rsid w:val="00ED20CD"/>
    <w:rsid w:val="00EF6804"/>
    <w:rsid w:val="00F07C72"/>
    <w:rsid w:val="00F37A20"/>
    <w:rsid w:val="00F442BC"/>
    <w:rsid w:val="00F52848"/>
    <w:rsid w:val="00F66B07"/>
    <w:rsid w:val="00F876E8"/>
    <w:rsid w:val="00FA5062"/>
    <w:rsid w:val="00FE1BA0"/>
    <w:rsid w:val="00FF1F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A05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8D1"/>
    <w:rPr>
      <w:sz w:val="22"/>
    </w:rPr>
  </w:style>
  <w:style w:type="paragraph" w:styleId="Heading1">
    <w:name w:val="heading 1"/>
    <w:basedOn w:val="Normal"/>
    <w:next w:val="Normal"/>
    <w:link w:val="Heading1Char"/>
    <w:uiPriority w:val="9"/>
    <w:qFormat/>
    <w:rsid w:val="001578D1"/>
    <w:pPr>
      <w:keepNext/>
      <w:keepLines/>
      <w:spacing w:after="0" w:line="240" w:lineRule="auto"/>
      <w:outlineLvl w:val="0"/>
    </w:pPr>
    <w:rPr>
      <w:rFonts w:asciiTheme="majorHAnsi" w:eastAsiaTheme="majorEastAsia" w:hAnsiTheme="majorHAnsi" w:cstheme="majorBidi"/>
      <w:color w:val="7D4D98" w:themeColor="accent6" w:themeShade="BF"/>
      <w:sz w:val="40"/>
      <w:szCs w:val="40"/>
    </w:rPr>
  </w:style>
  <w:style w:type="paragraph" w:styleId="Heading2">
    <w:name w:val="heading 2"/>
    <w:basedOn w:val="Normal"/>
    <w:next w:val="Normal"/>
    <w:link w:val="Heading2Char"/>
    <w:uiPriority w:val="9"/>
    <w:unhideWhenUsed/>
    <w:qFormat/>
    <w:rsid w:val="001578D1"/>
    <w:pPr>
      <w:keepNext/>
      <w:keepLines/>
      <w:spacing w:before="120" w:after="120" w:line="240" w:lineRule="auto"/>
      <w:outlineLvl w:val="1"/>
    </w:pPr>
    <w:rPr>
      <w:rFonts w:asciiTheme="majorHAnsi" w:eastAsiaTheme="majorEastAsia" w:hAnsiTheme="majorHAnsi" w:cstheme="majorBidi"/>
      <w:color w:val="7D4D98" w:themeColor="accent6" w:themeShade="BF"/>
      <w:sz w:val="28"/>
      <w:szCs w:val="28"/>
    </w:rPr>
  </w:style>
  <w:style w:type="paragraph" w:styleId="Heading3">
    <w:name w:val="heading 3"/>
    <w:basedOn w:val="Normal"/>
    <w:next w:val="Normal"/>
    <w:link w:val="Heading3Char"/>
    <w:uiPriority w:val="9"/>
    <w:unhideWhenUsed/>
    <w:qFormat/>
    <w:rsid w:val="009F6CFC"/>
    <w:pPr>
      <w:keepNext/>
      <w:keepLines/>
      <w:spacing w:before="80" w:after="0" w:line="240" w:lineRule="auto"/>
      <w:outlineLvl w:val="2"/>
    </w:pPr>
    <w:rPr>
      <w:rFonts w:asciiTheme="majorHAnsi" w:eastAsiaTheme="majorEastAsia" w:hAnsiTheme="majorHAnsi" w:cstheme="majorBidi"/>
      <w:color w:val="7D4D98" w:themeColor="accent6" w:themeShade="BF"/>
      <w:sz w:val="24"/>
      <w:szCs w:val="24"/>
    </w:rPr>
  </w:style>
  <w:style w:type="paragraph" w:styleId="Heading4">
    <w:name w:val="heading 4"/>
    <w:basedOn w:val="Normal"/>
    <w:next w:val="Normal"/>
    <w:link w:val="Heading4Char"/>
    <w:uiPriority w:val="9"/>
    <w:unhideWhenUsed/>
    <w:qFormat/>
    <w:rsid w:val="009F6CFC"/>
    <w:pPr>
      <w:keepNext/>
      <w:keepLines/>
      <w:spacing w:before="80" w:after="0"/>
      <w:outlineLvl w:val="3"/>
    </w:pPr>
    <w:rPr>
      <w:rFonts w:asciiTheme="majorHAnsi" w:eastAsiaTheme="majorEastAsia" w:hAnsiTheme="majorHAnsi" w:cstheme="majorBidi"/>
      <w:color w:val="A379BB" w:themeColor="accent6"/>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A379BB" w:themeColor="accent6"/>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A379BB"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A379BB"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A379BB"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A379BB"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8D1"/>
    <w:rPr>
      <w:rFonts w:asciiTheme="majorHAnsi" w:eastAsiaTheme="majorEastAsia" w:hAnsiTheme="majorHAnsi" w:cstheme="majorBidi"/>
      <w:color w:val="7D4D98"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410082" w:themeColor="hyperlink"/>
      <w:u w:val="single"/>
    </w:rPr>
  </w:style>
  <w:style w:type="character" w:customStyle="1" w:styleId="Heading2Char">
    <w:name w:val="Heading 2 Char"/>
    <w:basedOn w:val="DefaultParagraphFont"/>
    <w:link w:val="Heading2"/>
    <w:uiPriority w:val="9"/>
    <w:rsid w:val="001578D1"/>
    <w:rPr>
      <w:rFonts w:asciiTheme="majorHAnsi" w:eastAsiaTheme="majorEastAsia" w:hAnsiTheme="majorHAnsi" w:cstheme="majorBidi"/>
      <w:color w:val="7D4D98" w:themeColor="accent6" w:themeShade="BF"/>
      <w:sz w:val="28"/>
      <w:szCs w:val="28"/>
    </w:rPr>
  </w:style>
  <w:style w:type="character" w:customStyle="1" w:styleId="Heading3Char">
    <w:name w:val="Heading 3 Char"/>
    <w:basedOn w:val="DefaultParagraphFont"/>
    <w:link w:val="Heading3"/>
    <w:uiPriority w:val="9"/>
    <w:rsid w:val="009F6CFC"/>
    <w:rPr>
      <w:rFonts w:asciiTheme="majorHAnsi" w:eastAsiaTheme="majorEastAsia" w:hAnsiTheme="majorHAnsi" w:cstheme="majorBidi"/>
      <w:color w:val="7D4D98" w:themeColor="accent6" w:themeShade="BF"/>
      <w:sz w:val="24"/>
      <w:szCs w:val="24"/>
    </w:rPr>
  </w:style>
  <w:style w:type="character" w:customStyle="1" w:styleId="Heading4Char">
    <w:name w:val="Heading 4 Char"/>
    <w:basedOn w:val="DefaultParagraphFont"/>
    <w:link w:val="Heading4"/>
    <w:uiPriority w:val="9"/>
    <w:rsid w:val="009F6CFC"/>
    <w:rPr>
      <w:rFonts w:asciiTheme="majorHAnsi" w:eastAsiaTheme="majorEastAsia" w:hAnsiTheme="majorHAnsi" w:cstheme="majorBidi"/>
      <w:color w:val="A379BB"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A379BB"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A379BB"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A379BB"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A379BB"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A379BB"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A379BB" w:themeColor="accent6"/>
    </w:rPr>
  </w:style>
  <w:style w:type="paragraph" w:styleId="NoSpacing">
    <w:name w:val="No Spacing"/>
    <w:uiPriority w:val="1"/>
    <w:qFormat/>
    <w:rsid w:val="001578D1"/>
    <w:pPr>
      <w:spacing w:after="0" w:line="240" w:lineRule="auto"/>
    </w:pPr>
    <w:rPr>
      <w:sz w:val="22"/>
    </w:r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A379BB"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A379BB"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A379BB"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 w:type="character" w:customStyle="1" w:styleId="docemphasis">
    <w:name w:val="docemphasis"/>
    <w:basedOn w:val="DefaultParagraphFont"/>
    <w:rsid w:val="00CB106F"/>
  </w:style>
  <w:style w:type="paragraph" w:styleId="ListParagraph">
    <w:name w:val="List Paragraph"/>
    <w:basedOn w:val="Normal"/>
    <w:uiPriority w:val="34"/>
    <w:qFormat/>
    <w:rsid w:val="0086668F"/>
    <w:pPr>
      <w:ind w:left="720"/>
      <w:contextualSpacing/>
    </w:pPr>
  </w:style>
  <w:style w:type="character" w:styleId="PlaceholderText">
    <w:name w:val="Placeholder Text"/>
    <w:basedOn w:val="DefaultParagraphFont"/>
    <w:uiPriority w:val="99"/>
    <w:semiHidden/>
    <w:rsid w:val="00401B68"/>
    <w:rPr>
      <w:color w:val="808080"/>
    </w:rPr>
  </w:style>
  <w:style w:type="paragraph" w:customStyle="1" w:styleId="doctext">
    <w:name w:val="doctext"/>
    <w:basedOn w:val="Normal"/>
    <w:rsid w:val="00396A8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396A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96A81"/>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8D1"/>
    <w:rPr>
      <w:sz w:val="22"/>
    </w:rPr>
  </w:style>
  <w:style w:type="paragraph" w:styleId="Heading1">
    <w:name w:val="heading 1"/>
    <w:basedOn w:val="Normal"/>
    <w:next w:val="Normal"/>
    <w:link w:val="Heading1Char"/>
    <w:uiPriority w:val="9"/>
    <w:qFormat/>
    <w:rsid w:val="001578D1"/>
    <w:pPr>
      <w:keepNext/>
      <w:keepLines/>
      <w:spacing w:after="0" w:line="240" w:lineRule="auto"/>
      <w:outlineLvl w:val="0"/>
    </w:pPr>
    <w:rPr>
      <w:rFonts w:asciiTheme="majorHAnsi" w:eastAsiaTheme="majorEastAsia" w:hAnsiTheme="majorHAnsi" w:cstheme="majorBidi"/>
      <w:color w:val="7D4D98" w:themeColor="accent6" w:themeShade="BF"/>
      <w:sz w:val="40"/>
      <w:szCs w:val="40"/>
    </w:rPr>
  </w:style>
  <w:style w:type="paragraph" w:styleId="Heading2">
    <w:name w:val="heading 2"/>
    <w:basedOn w:val="Normal"/>
    <w:next w:val="Normal"/>
    <w:link w:val="Heading2Char"/>
    <w:uiPriority w:val="9"/>
    <w:unhideWhenUsed/>
    <w:qFormat/>
    <w:rsid w:val="001578D1"/>
    <w:pPr>
      <w:keepNext/>
      <w:keepLines/>
      <w:spacing w:before="120" w:after="120" w:line="240" w:lineRule="auto"/>
      <w:outlineLvl w:val="1"/>
    </w:pPr>
    <w:rPr>
      <w:rFonts w:asciiTheme="majorHAnsi" w:eastAsiaTheme="majorEastAsia" w:hAnsiTheme="majorHAnsi" w:cstheme="majorBidi"/>
      <w:color w:val="7D4D98" w:themeColor="accent6" w:themeShade="BF"/>
      <w:sz w:val="28"/>
      <w:szCs w:val="28"/>
    </w:rPr>
  </w:style>
  <w:style w:type="paragraph" w:styleId="Heading3">
    <w:name w:val="heading 3"/>
    <w:basedOn w:val="Normal"/>
    <w:next w:val="Normal"/>
    <w:link w:val="Heading3Char"/>
    <w:uiPriority w:val="9"/>
    <w:unhideWhenUsed/>
    <w:qFormat/>
    <w:rsid w:val="009F6CFC"/>
    <w:pPr>
      <w:keepNext/>
      <w:keepLines/>
      <w:spacing w:before="80" w:after="0" w:line="240" w:lineRule="auto"/>
      <w:outlineLvl w:val="2"/>
    </w:pPr>
    <w:rPr>
      <w:rFonts w:asciiTheme="majorHAnsi" w:eastAsiaTheme="majorEastAsia" w:hAnsiTheme="majorHAnsi" w:cstheme="majorBidi"/>
      <w:color w:val="7D4D98" w:themeColor="accent6" w:themeShade="BF"/>
      <w:sz w:val="24"/>
      <w:szCs w:val="24"/>
    </w:rPr>
  </w:style>
  <w:style w:type="paragraph" w:styleId="Heading4">
    <w:name w:val="heading 4"/>
    <w:basedOn w:val="Normal"/>
    <w:next w:val="Normal"/>
    <w:link w:val="Heading4Char"/>
    <w:uiPriority w:val="9"/>
    <w:unhideWhenUsed/>
    <w:qFormat/>
    <w:rsid w:val="009F6CFC"/>
    <w:pPr>
      <w:keepNext/>
      <w:keepLines/>
      <w:spacing w:before="80" w:after="0"/>
      <w:outlineLvl w:val="3"/>
    </w:pPr>
    <w:rPr>
      <w:rFonts w:asciiTheme="majorHAnsi" w:eastAsiaTheme="majorEastAsia" w:hAnsiTheme="majorHAnsi" w:cstheme="majorBidi"/>
      <w:color w:val="A379BB" w:themeColor="accent6"/>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A379BB" w:themeColor="accent6"/>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A379BB"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A379BB"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A379BB"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A379BB"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8D1"/>
    <w:rPr>
      <w:rFonts w:asciiTheme="majorHAnsi" w:eastAsiaTheme="majorEastAsia" w:hAnsiTheme="majorHAnsi" w:cstheme="majorBidi"/>
      <w:color w:val="7D4D98"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410082" w:themeColor="hyperlink"/>
      <w:u w:val="single"/>
    </w:rPr>
  </w:style>
  <w:style w:type="character" w:customStyle="1" w:styleId="Heading2Char">
    <w:name w:val="Heading 2 Char"/>
    <w:basedOn w:val="DefaultParagraphFont"/>
    <w:link w:val="Heading2"/>
    <w:uiPriority w:val="9"/>
    <w:rsid w:val="001578D1"/>
    <w:rPr>
      <w:rFonts w:asciiTheme="majorHAnsi" w:eastAsiaTheme="majorEastAsia" w:hAnsiTheme="majorHAnsi" w:cstheme="majorBidi"/>
      <w:color w:val="7D4D98" w:themeColor="accent6" w:themeShade="BF"/>
      <w:sz w:val="28"/>
      <w:szCs w:val="28"/>
    </w:rPr>
  </w:style>
  <w:style w:type="character" w:customStyle="1" w:styleId="Heading3Char">
    <w:name w:val="Heading 3 Char"/>
    <w:basedOn w:val="DefaultParagraphFont"/>
    <w:link w:val="Heading3"/>
    <w:uiPriority w:val="9"/>
    <w:rsid w:val="009F6CFC"/>
    <w:rPr>
      <w:rFonts w:asciiTheme="majorHAnsi" w:eastAsiaTheme="majorEastAsia" w:hAnsiTheme="majorHAnsi" w:cstheme="majorBidi"/>
      <w:color w:val="7D4D98" w:themeColor="accent6" w:themeShade="BF"/>
      <w:sz w:val="24"/>
      <w:szCs w:val="24"/>
    </w:rPr>
  </w:style>
  <w:style w:type="character" w:customStyle="1" w:styleId="Heading4Char">
    <w:name w:val="Heading 4 Char"/>
    <w:basedOn w:val="DefaultParagraphFont"/>
    <w:link w:val="Heading4"/>
    <w:uiPriority w:val="9"/>
    <w:rsid w:val="009F6CFC"/>
    <w:rPr>
      <w:rFonts w:asciiTheme="majorHAnsi" w:eastAsiaTheme="majorEastAsia" w:hAnsiTheme="majorHAnsi" w:cstheme="majorBidi"/>
      <w:color w:val="A379BB"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A379BB"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A379BB"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A379BB"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A379BB"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A379BB"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A379BB" w:themeColor="accent6"/>
    </w:rPr>
  </w:style>
  <w:style w:type="paragraph" w:styleId="NoSpacing">
    <w:name w:val="No Spacing"/>
    <w:uiPriority w:val="1"/>
    <w:qFormat/>
    <w:rsid w:val="001578D1"/>
    <w:pPr>
      <w:spacing w:after="0" w:line="240" w:lineRule="auto"/>
    </w:pPr>
    <w:rPr>
      <w:sz w:val="22"/>
    </w:r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A379BB"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A379BB"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A379BB"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 w:type="character" w:customStyle="1" w:styleId="docemphasis">
    <w:name w:val="docemphasis"/>
    <w:basedOn w:val="DefaultParagraphFont"/>
    <w:rsid w:val="00CB106F"/>
  </w:style>
  <w:style w:type="paragraph" w:styleId="ListParagraph">
    <w:name w:val="List Paragraph"/>
    <w:basedOn w:val="Normal"/>
    <w:uiPriority w:val="34"/>
    <w:qFormat/>
    <w:rsid w:val="0086668F"/>
    <w:pPr>
      <w:ind w:left="720"/>
      <w:contextualSpacing/>
    </w:pPr>
  </w:style>
  <w:style w:type="character" w:styleId="PlaceholderText">
    <w:name w:val="Placeholder Text"/>
    <w:basedOn w:val="DefaultParagraphFont"/>
    <w:uiPriority w:val="99"/>
    <w:semiHidden/>
    <w:rsid w:val="00401B68"/>
    <w:rPr>
      <w:color w:val="808080"/>
    </w:rPr>
  </w:style>
  <w:style w:type="paragraph" w:customStyle="1" w:styleId="doctext">
    <w:name w:val="doctext"/>
    <w:basedOn w:val="Normal"/>
    <w:rsid w:val="00396A8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396A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96A81"/>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512140">
      <w:bodyDiv w:val="1"/>
      <w:marLeft w:val="0"/>
      <w:marRight w:val="0"/>
      <w:marTop w:val="0"/>
      <w:marBottom w:val="0"/>
      <w:divBdr>
        <w:top w:val="none" w:sz="0" w:space="0" w:color="auto"/>
        <w:left w:val="none" w:sz="0" w:space="0" w:color="auto"/>
        <w:bottom w:val="none" w:sz="0" w:space="0" w:color="auto"/>
        <w:right w:val="none" w:sz="0" w:space="0" w:color="auto"/>
      </w:divBdr>
    </w:div>
    <w:div w:id="685982788">
      <w:bodyDiv w:val="1"/>
      <w:marLeft w:val="0"/>
      <w:marRight w:val="0"/>
      <w:marTop w:val="0"/>
      <w:marBottom w:val="0"/>
      <w:divBdr>
        <w:top w:val="none" w:sz="0" w:space="0" w:color="auto"/>
        <w:left w:val="none" w:sz="0" w:space="0" w:color="auto"/>
        <w:bottom w:val="none" w:sz="0" w:space="0" w:color="auto"/>
        <w:right w:val="none" w:sz="0" w:space="0" w:color="auto"/>
      </w:divBdr>
      <w:divsChild>
        <w:div w:id="491331380">
          <w:marLeft w:val="0"/>
          <w:marRight w:val="0"/>
          <w:marTop w:val="0"/>
          <w:marBottom w:val="0"/>
          <w:divBdr>
            <w:top w:val="none" w:sz="0" w:space="0" w:color="auto"/>
            <w:left w:val="none" w:sz="0" w:space="0" w:color="auto"/>
            <w:bottom w:val="none" w:sz="0" w:space="0" w:color="auto"/>
            <w:right w:val="none" w:sz="0" w:space="0" w:color="auto"/>
          </w:divBdr>
        </w:div>
        <w:div w:id="512304994">
          <w:marLeft w:val="0"/>
          <w:marRight w:val="0"/>
          <w:marTop w:val="0"/>
          <w:marBottom w:val="0"/>
          <w:divBdr>
            <w:top w:val="none" w:sz="0" w:space="0" w:color="auto"/>
            <w:left w:val="none" w:sz="0" w:space="0" w:color="auto"/>
            <w:bottom w:val="none" w:sz="0" w:space="0" w:color="auto"/>
            <w:right w:val="none" w:sz="0" w:space="0" w:color="auto"/>
          </w:divBdr>
        </w:div>
        <w:div w:id="12613105">
          <w:marLeft w:val="0"/>
          <w:marRight w:val="0"/>
          <w:marTop w:val="0"/>
          <w:marBottom w:val="0"/>
          <w:divBdr>
            <w:top w:val="none" w:sz="0" w:space="0" w:color="auto"/>
            <w:left w:val="none" w:sz="0" w:space="0" w:color="auto"/>
            <w:bottom w:val="none" w:sz="0" w:space="0" w:color="auto"/>
            <w:right w:val="none" w:sz="0" w:space="0" w:color="auto"/>
          </w:divBdr>
        </w:div>
        <w:div w:id="1519156822">
          <w:marLeft w:val="0"/>
          <w:marRight w:val="0"/>
          <w:marTop w:val="0"/>
          <w:marBottom w:val="0"/>
          <w:divBdr>
            <w:top w:val="none" w:sz="0" w:space="0" w:color="auto"/>
            <w:left w:val="none" w:sz="0" w:space="0" w:color="auto"/>
            <w:bottom w:val="none" w:sz="0" w:space="0" w:color="auto"/>
            <w:right w:val="none" w:sz="0" w:space="0" w:color="auto"/>
          </w:divBdr>
        </w:div>
        <w:div w:id="1573348188">
          <w:marLeft w:val="0"/>
          <w:marRight w:val="0"/>
          <w:marTop w:val="0"/>
          <w:marBottom w:val="0"/>
          <w:divBdr>
            <w:top w:val="none" w:sz="0" w:space="0" w:color="auto"/>
            <w:left w:val="none" w:sz="0" w:space="0" w:color="auto"/>
            <w:bottom w:val="none" w:sz="0" w:space="0" w:color="auto"/>
            <w:right w:val="none" w:sz="0" w:space="0" w:color="auto"/>
          </w:divBdr>
        </w:div>
        <w:div w:id="1418211973">
          <w:marLeft w:val="0"/>
          <w:marRight w:val="0"/>
          <w:marTop w:val="0"/>
          <w:marBottom w:val="0"/>
          <w:divBdr>
            <w:top w:val="none" w:sz="0" w:space="0" w:color="auto"/>
            <w:left w:val="none" w:sz="0" w:space="0" w:color="auto"/>
            <w:bottom w:val="none" w:sz="0" w:space="0" w:color="auto"/>
            <w:right w:val="none" w:sz="0" w:space="0" w:color="auto"/>
          </w:divBdr>
        </w:div>
        <w:div w:id="751856373">
          <w:marLeft w:val="0"/>
          <w:marRight w:val="0"/>
          <w:marTop w:val="0"/>
          <w:marBottom w:val="0"/>
          <w:divBdr>
            <w:top w:val="none" w:sz="0" w:space="0" w:color="auto"/>
            <w:left w:val="none" w:sz="0" w:space="0" w:color="auto"/>
            <w:bottom w:val="none" w:sz="0" w:space="0" w:color="auto"/>
            <w:right w:val="none" w:sz="0" w:space="0" w:color="auto"/>
          </w:divBdr>
        </w:div>
        <w:div w:id="1502088296">
          <w:marLeft w:val="0"/>
          <w:marRight w:val="0"/>
          <w:marTop w:val="0"/>
          <w:marBottom w:val="0"/>
          <w:divBdr>
            <w:top w:val="none" w:sz="0" w:space="0" w:color="auto"/>
            <w:left w:val="none" w:sz="0" w:space="0" w:color="auto"/>
            <w:bottom w:val="none" w:sz="0" w:space="0" w:color="auto"/>
            <w:right w:val="none" w:sz="0" w:space="0" w:color="auto"/>
          </w:divBdr>
        </w:div>
        <w:div w:id="209000420">
          <w:marLeft w:val="0"/>
          <w:marRight w:val="0"/>
          <w:marTop w:val="0"/>
          <w:marBottom w:val="0"/>
          <w:divBdr>
            <w:top w:val="none" w:sz="0" w:space="0" w:color="auto"/>
            <w:left w:val="none" w:sz="0" w:space="0" w:color="auto"/>
            <w:bottom w:val="none" w:sz="0" w:space="0" w:color="auto"/>
            <w:right w:val="none" w:sz="0" w:space="0" w:color="auto"/>
          </w:divBdr>
        </w:div>
        <w:div w:id="447701279">
          <w:marLeft w:val="0"/>
          <w:marRight w:val="0"/>
          <w:marTop w:val="0"/>
          <w:marBottom w:val="0"/>
          <w:divBdr>
            <w:top w:val="none" w:sz="0" w:space="0" w:color="auto"/>
            <w:left w:val="none" w:sz="0" w:space="0" w:color="auto"/>
            <w:bottom w:val="none" w:sz="0" w:space="0" w:color="auto"/>
            <w:right w:val="none" w:sz="0" w:space="0" w:color="auto"/>
          </w:divBdr>
        </w:div>
        <w:div w:id="99299049">
          <w:marLeft w:val="0"/>
          <w:marRight w:val="0"/>
          <w:marTop w:val="0"/>
          <w:marBottom w:val="0"/>
          <w:divBdr>
            <w:top w:val="none" w:sz="0" w:space="0" w:color="auto"/>
            <w:left w:val="none" w:sz="0" w:space="0" w:color="auto"/>
            <w:bottom w:val="none" w:sz="0" w:space="0" w:color="auto"/>
            <w:right w:val="none" w:sz="0" w:space="0" w:color="auto"/>
          </w:divBdr>
        </w:div>
        <w:div w:id="907110963">
          <w:marLeft w:val="0"/>
          <w:marRight w:val="0"/>
          <w:marTop w:val="0"/>
          <w:marBottom w:val="0"/>
          <w:divBdr>
            <w:top w:val="none" w:sz="0" w:space="0" w:color="auto"/>
            <w:left w:val="none" w:sz="0" w:space="0" w:color="auto"/>
            <w:bottom w:val="none" w:sz="0" w:space="0" w:color="auto"/>
            <w:right w:val="none" w:sz="0" w:space="0" w:color="auto"/>
          </w:divBdr>
        </w:div>
      </w:divsChild>
    </w:div>
    <w:div w:id="776097302">
      <w:bodyDiv w:val="1"/>
      <w:marLeft w:val="0"/>
      <w:marRight w:val="0"/>
      <w:marTop w:val="0"/>
      <w:marBottom w:val="0"/>
      <w:divBdr>
        <w:top w:val="none" w:sz="0" w:space="0" w:color="auto"/>
        <w:left w:val="none" w:sz="0" w:space="0" w:color="auto"/>
        <w:bottom w:val="none" w:sz="0" w:space="0" w:color="auto"/>
        <w:right w:val="none" w:sz="0" w:space="0" w:color="auto"/>
      </w:divBdr>
    </w:div>
    <w:div w:id="870992285">
      <w:bodyDiv w:val="1"/>
      <w:marLeft w:val="0"/>
      <w:marRight w:val="0"/>
      <w:marTop w:val="0"/>
      <w:marBottom w:val="0"/>
      <w:divBdr>
        <w:top w:val="none" w:sz="0" w:space="0" w:color="auto"/>
        <w:left w:val="none" w:sz="0" w:space="0" w:color="auto"/>
        <w:bottom w:val="none" w:sz="0" w:space="0" w:color="auto"/>
        <w:right w:val="none" w:sz="0" w:space="0" w:color="auto"/>
      </w:divBdr>
    </w:div>
    <w:div w:id="1129518807">
      <w:bodyDiv w:val="1"/>
      <w:marLeft w:val="0"/>
      <w:marRight w:val="0"/>
      <w:marTop w:val="0"/>
      <w:marBottom w:val="0"/>
      <w:divBdr>
        <w:top w:val="none" w:sz="0" w:space="0" w:color="auto"/>
        <w:left w:val="none" w:sz="0" w:space="0" w:color="auto"/>
        <w:bottom w:val="none" w:sz="0" w:space="0" w:color="auto"/>
        <w:right w:val="none" w:sz="0" w:space="0" w:color="auto"/>
      </w:divBdr>
    </w:div>
    <w:div w:id="1291545765">
      <w:bodyDiv w:val="1"/>
      <w:marLeft w:val="0"/>
      <w:marRight w:val="0"/>
      <w:marTop w:val="0"/>
      <w:marBottom w:val="0"/>
      <w:divBdr>
        <w:top w:val="none" w:sz="0" w:space="0" w:color="auto"/>
        <w:left w:val="none" w:sz="0" w:space="0" w:color="auto"/>
        <w:bottom w:val="none" w:sz="0" w:space="0" w:color="auto"/>
        <w:right w:val="none" w:sz="0" w:space="0" w:color="auto"/>
      </w:divBdr>
    </w:div>
    <w:div w:id="1296061788">
      <w:bodyDiv w:val="1"/>
      <w:marLeft w:val="0"/>
      <w:marRight w:val="0"/>
      <w:marTop w:val="0"/>
      <w:marBottom w:val="0"/>
      <w:divBdr>
        <w:top w:val="none" w:sz="0" w:space="0" w:color="auto"/>
        <w:left w:val="none" w:sz="0" w:space="0" w:color="auto"/>
        <w:bottom w:val="none" w:sz="0" w:space="0" w:color="auto"/>
        <w:right w:val="none" w:sz="0" w:space="0" w:color="auto"/>
      </w:divBdr>
    </w:div>
    <w:div w:id="1400397582">
      <w:bodyDiv w:val="1"/>
      <w:marLeft w:val="0"/>
      <w:marRight w:val="0"/>
      <w:marTop w:val="0"/>
      <w:marBottom w:val="0"/>
      <w:divBdr>
        <w:top w:val="none" w:sz="0" w:space="0" w:color="auto"/>
        <w:left w:val="none" w:sz="0" w:space="0" w:color="auto"/>
        <w:bottom w:val="none" w:sz="0" w:space="0" w:color="auto"/>
        <w:right w:val="none" w:sz="0" w:space="0" w:color="auto"/>
      </w:divBdr>
    </w:div>
    <w:div w:id="1553807722">
      <w:bodyDiv w:val="1"/>
      <w:marLeft w:val="0"/>
      <w:marRight w:val="0"/>
      <w:marTop w:val="0"/>
      <w:marBottom w:val="0"/>
      <w:divBdr>
        <w:top w:val="none" w:sz="0" w:space="0" w:color="auto"/>
        <w:left w:val="none" w:sz="0" w:space="0" w:color="auto"/>
        <w:bottom w:val="none" w:sz="0" w:space="0" w:color="auto"/>
        <w:right w:val="none" w:sz="0" w:space="0" w:color="auto"/>
      </w:divBdr>
    </w:div>
    <w:div w:id="1616642930">
      <w:bodyDiv w:val="1"/>
      <w:marLeft w:val="0"/>
      <w:marRight w:val="0"/>
      <w:marTop w:val="0"/>
      <w:marBottom w:val="0"/>
      <w:divBdr>
        <w:top w:val="none" w:sz="0" w:space="0" w:color="auto"/>
        <w:left w:val="none" w:sz="0" w:space="0" w:color="auto"/>
        <w:bottom w:val="none" w:sz="0" w:space="0" w:color="auto"/>
        <w:right w:val="none" w:sz="0" w:space="0" w:color="auto"/>
      </w:divBdr>
    </w:div>
    <w:div w:id="1676884950">
      <w:bodyDiv w:val="1"/>
      <w:marLeft w:val="0"/>
      <w:marRight w:val="0"/>
      <w:marTop w:val="0"/>
      <w:marBottom w:val="0"/>
      <w:divBdr>
        <w:top w:val="none" w:sz="0" w:space="0" w:color="auto"/>
        <w:left w:val="none" w:sz="0" w:space="0" w:color="auto"/>
        <w:bottom w:val="none" w:sz="0" w:space="0" w:color="auto"/>
        <w:right w:val="none" w:sz="0" w:space="0" w:color="auto"/>
      </w:divBdr>
      <w:divsChild>
        <w:div w:id="21396421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8285149">
      <w:bodyDiv w:val="1"/>
      <w:marLeft w:val="0"/>
      <w:marRight w:val="0"/>
      <w:marTop w:val="0"/>
      <w:marBottom w:val="0"/>
      <w:divBdr>
        <w:top w:val="none" w:sz="0" w:space="0" w:color="auto"/>
        <w:left w:val="none" w:sz="0" w:space="0" w:color="auto"/>
        <w:bottom w:val="none" w:sz="0" w:space="0" w:color="auto"/>
        <w:right w:val="none" w:sz="0" w:space="0" w:color="auto"/>
      </w:divBdr>
      <w:divsChild>
        <w:div w:id="1688560491">
          <w:marLeft w:val="0"/>
          <w:marRight w:val="0"/>
          <w:marTop w:val="0"/>
          <w:marBottom w:val="0"/>
          <w:divBdr>
            <w:top w:val="none" w:sz="0" w:space="0" w:color="auto"/>
            <w:left w:val="none" w:sz="0" w:space="0" w:color="auto"/>
            <w:bottom w:val="none" w:sz="0" w:space="0" w:color="auto"/>
            <w:right w:val="none" w:sz="0" w:space="0" w:color="auto"/>
          </w:divBdr>
          <w:divsChild>
            <w:div w:id="131412589">
              <w:marLeft w:val="0"/>
              <w:marRight w:val="0"/>
              <w:marTop w:val="0"/>
              <w:marBottom w:val="0"/>
              <w:divBdr>
                <w:top w:val="none" w:sz="0" w:space="0" w:color="auto"/>
                <w:left w:val="none" w:sz="0" w:space="0" w:color="auto"/>
                <w:bottom w:val="none" w:sz="0" w:space="0" w:color="auto"/>
                <w:right w:val="none" w:sz="0" w:space="0" w:color="auto"/>
              </w:divBdr>
              <w:divsChild>
                <w:div w:id="2125226016">
                  <w:marLeft w:val="0"/>
                  <w:marRight w:val="0"/>
                  <w:marTop w:val="0"/>
                  <w:marBottom w:val="0"/>
                  <w:divBdr>
                    <w:top w:val="none" w:sz="0" w:space="0" w:color="auto"/>
                    <w:left w:val="none" w:sz="0" w:space="0" w:color="auto"/>
                    <w:bottom w:val="none" w:sz="0" w:space="0" w:color="auto"/>
                    <w:right w:val="none" w:sz="0" w:space="0" w:color="auto"/>
                  </w:divBdr>
                  <w:divsChild>
                    <w:div w:id="840002886">
                      <w:marLeft w:val="0"/>
                      <w:marRight w:val="0"/>
                      <w:marTop w:val="0"/>
                      <w:marBottom w:val="0"/>
                      <w:divBdr>
                        <w:top w:val="none" w:sz="0" w:space="0" w:color="auto"/>
                        <w:left w:val="none" w:sz="0" w:space="0" w:color="auto"/>
                        <w:bottom w:val="none" w:sz="0" w:space="0" w:color="auto"/>
                        <w:right w:val="none" w:sz="0" w:space="0" w:color="auto"/>
                      </w:divBdr>
                      <w:divsChild>
                        <w:div w:id="422186009">
                          <w:marLeft w:val="0"/>
                          <w:marRight w:val="0"/>
                          <w:marTop w:val="0"/>
                          <w:marBottom w:val="0"/>
                          <w:divBdr>
                            <w:top w:val="none" w:sz="0" w:space="0" w:color="auto"/>
                            <w:left w:val="none" w:sz="0" w:space="0" w:color="auto"/>
                            <w:bottom w:val="none" w:sz="0" w:space="0" w:color="auto"/>
                            <w:right w:val="none" w:sz="0" w:space="0" w:color="auto"/>
                          </w:divBdr>
                          <w:divsChild>
                            <w:div w:id="814178795">
                              <w:marLeft w:val="0"/>
                              <w:marRight w:val="0"/>
                              <w:marTop w:val="0"/>
                              <w:marBottom w:val="0"/>
                              <w:divBdr>
                                <w:top w:val="none" w:sz="0" w:space="0" w:color="auto"/>
                                <w:left w:val="none" w:sz="0" w:space="0" w:color="auto"/>
                                <w:bottom w:val="none" w:sz="0" w:space="0" w:color="auto"/>
                                <w:right w:val="none" w:sz="0" w:space="0" w:color="auto"/>
                              </w:divBdr>
                              <w:divsChild>
                                <w:div w:id="236207529">
                                  <w:marLeft w:val="0"/>
                                  <w:marRight w:val="0"/>
                                  <w:marTop w:val="0"/>
                                  <w:marBottom w:val="0"/>
                                  <w:divBdr>
                                    <w:top w:val="none" w:sz="0" w:space="0" w:color="auto"/>
                                    <w:left w:val="none" w:sz="0" w:space="0" w:color="auto"/>
                                    <w:bottom w:val="none" w:sz="0" w:space="0" w:color="auto"/>
                                    <w:right w:val="none" w:sz="0" w:space="0" w:color="auto"/>
                                  </w:divBdr>
                                  <w:divsChild>
                                    <w:div w:id="1558202108">
                                      <w:marLeft w:val="0"/>
                                      <w:marRight w:val="0"/>
                                      <w:marTop w:val="0"/>
                                      <w:marBottom w:val="0"/>
                                      <w:divBdr>
                                        <w:top w:val="none" w:sz="0" w:space="0" w:color="auto"/>
                                        <w:left w:val="none" w:sz="0" w:space="0" w:color="auto"/>
                                        <w:bottom w:val="none" w:sz="0" w:space="0" w:color="auto"/>
                                        <w:right w:val="none" w:sz="0" w:space="0" w:color="auto"/>
                                      </w:divBdr>
                                      <w:divsChild>
                                        <w:div w:id="2019576196">
                                          <w:marLeft w:val="0"/>
                                          <w:marRight w:val="0"/>
                                          <w:marTop w:val="0"/>
                                          <w:marBottom w:val="0"/>
                                          <w:divBdr>
                                            <w:top w:val="none" w:sz="0" w:space="0" w:color="auto"/>
                                            <w:left w:val="none" w:sz="0" w:space="0" w:color="auto"/>
                                            <w:bottom w:val="none" w:sz="0" w:space="0" w:color="auto"/>
                                            <w:right w:val="none" w:sz="0" w:space="0" w:color="auto"/>
                                          </w:divBdr>
                                          <w:divsChild>
                                            <w:div w:id="220405814">
                                              <w:marLeft w:val="0"/>
                                              <w:marRight w:val="0"/>
                                              <w:marTop w:val="0"/>
                                              <w:marBottom w:val="0"/>
                                              <w:divBdr>
                                                <w:top w:val="none" w:sz="0" w:space="0" w:color="auto"/>
                                                <w:left w:val="none" w:sz="0" w:space="0" w:color="auto"/>
                                                <w:bottom w:val="none" w:sz="0" w:space="0" w:color="auto"/>
                                                <w:right w:val="none" w:sz="0" w:space="0" w:color="auto"/>
                                              </w:divBdr>
                                              <w:divsChild>
                                                <w:div w:id="481385711">
                                                  <w:marLeft w:val="0"/>
                                                  <w:marRight w:val="0"/>
                                                  <w:marTop w:val="0"/>
                                                  <w:marBottom w:val="0"/>
                                                  <w:divBdr>
                                                    <w:top w:val="none" w:sz="0" w:space="0" w:color="auto"/>
                                                    <w:left w:val="none" w:sz="0" w:space="0" w:color="auto"/>
                                                    <w:bottom w:val="none" w:sz="0" w:space="0" w:color="auto"/>
                                                    <w:right w:val="none" w:sz="0" w:space="0" w:color="auto"/>
                                                  </w:divBdr>
                                                  <w:divsChild>
                                                    <w:div w:id="510681991">
                                                      <w:marLeft w:val="0"/>
                                                      <w:marRight w:val="0"/>
                                                      <w:marTop w:val="0"/>
                                                      <w:marBottom w:val="0"/>
                                                      <w:divBdr>
                                                        <w:top w:val="none" w:sz="0" w:space="0" w:color="auto"/>
                                                        <w:left w:val="none" w:sz="0" w:space="0" w:color="auto"/>
                                                        <w:bottom w:val="none" w:sz="0" w:space="0" w:color="auto"/>
                                                        <w:right w:val="none" w:sz="0" w:space="0" w:color="auto"/>
                                                      </w:divBdr>
                                                      <w:divsChild>
                                                        <w:div w:id="977226387">
                                                          <w:marLeft w:val="0"/>
                                                          <w:marRight w:val="0"/>
                                                          <w:marTop w:val="0"/>
                                                          <w:marBottom w:val="0"/>
                                                          <w:divBdr>
                                                            <w:top w:val="none" w:sz="0" w:space="0" w:color="auto"/>
                                                            <w:left w:val="none" w:sz="0" w:space="0" w:color="auto"/>
                                                            <w:bottom w:val="none" w:sz="0" w:space="0" w:color="auto"/>
                                                            <w:right w:val="none" w:sz="0" w:space="0" w:color="auto"/>
                                                          </w:divBdr>
                                                          <w:divsChild>
                                                            <w:div w:id="1209487767">
                                                              <w:marLeft w:val="0"/>
                                                              <w:marRight w:val="0"/>
                                                              <w:marTop w:val="0"/>
                                                              <w:marBottom w:val="0"/>
                                                              <w:divBdr>
                                                                <w:top w:val="none" w:sz="0" w:space="0" w:color="auto"/>
                                                                <w:left w:val="none" w:sz="0" w:space="0" w:color="auto"/>
                                                                <w:bottom w:val="none" w:sz="0" w:space="0" w:color="auto"/>
                                                                <w:right w:val="none" w:sz="0" w:space="0" w:color="auto"/>
                                                              </w:divBdr>
                                                              <w:divsChild>
                                                                <w:div w:id="1055466657">
                                                                  <w:marLeft w:val="0"/>
                                                                  <w:marRight w:val="0"/>
                                                                  <w:marTop w:val="0"/>
                                                                  <w:marBottom w:val="0"/>
                                                                  <w:divBdr>
                                                                    <w:top w:val="none" w:sz="0" w:space="0" w:color="auto"/>
                                                                    <w:left w:val="none" w:sz="0" w:space="0" w:color="auto"/>
                                                                    <w:bottom w:val="none" w:sz="0" w:space="0" w:color="auto"/>
                                                                    <w:right w:val="none" w:sz="0" w:space="0" w:color="auto"/>
                                                                  </w:divBdr>
                                                                  <w:divsChild>
                                                                    <w:div w:id="1672759762">
                                                                      <w:marLeft w:val="0"/>
                                                                      <w:marRight w:val="0"/>
                                                                      <w:marTop w:val="0"/>
                                                                      <w:marBottom w:val="0"/>
                                                                      <w:divBdr>
                                                                        <w:top w:val="none" w:sz="0" w:space="0" w:color="auto"/>
                                                                        <w:left w:val="none" w:sz="0" w:space="0" w:color="auto"/>
                                                                        <w:bottom w:val="none" w:sz="0" w:space="0" w:color="auto"/>
                                                                        <w:right w:val="none" w:sz="0" w:space="0" w:color="auto"/>
                                                                      </w:divBdr>
                                                                    </w:div>
                                                                    <w:div w:id="1485660437">
                                                                      <w:marLeft w:val="0"/>
                                                                      <w:marRight w:val="0"/>
                                                                      <w:marTop w:val="0"/>
                                                                      <w:marBottom w:val="0"/>
                                                                      <w:divBdr>
                                                                        <w:top w:val="none" w:sz="0" w:space="0" w:color="auto"/>
                                                                        <w:left w:val="none" w:sz="0" w:space="0" w:color="auto"/>
                                                                        <w:bottom w:val="none" w:sz="0" w:space="0" w:color="auto"/>
                                                                        <w:right w:val="none" w:sz="0" w:space="0" w:color="auto"/>
                                                                      </w:divBdr>
                                                                      <w:divsChild>
                                                                        <w:div w:id="1503425836">
                                                                          <w:marLeft w:val="0"/>
                                                                          <w:marRight w:val="0"/>
                                                                          <w:marTop w:val="0"/>
                                                                          <w:marBottom w:val="0"/>
                                                                          <w:divBdr>
                                                                            <w:top w:val="none" w:sz="0" w:space="0" w:color="auto"/>
                                                                            <w:left w:val="none" w:sz="0" w:space="0" w:color="auto"/>
                                                                            <w:bottom w:val="none" w:sz="0" w:space="0" w:color="auto"/>
                                                                            <w:right w:val="none" w:sz="0" w:space="0" w:color="auto"/>
                                                                          </w:divBdr>
                                                                          <w:divsChild>
                                                                            <w:div w:id="1336767602">
                                                                              <w:marLeft w:val="0"/>
                                                                              <w:marRight w:val="0"/>
                                                                              <w:marTop w:val="0"/>
                                                                              <w:marBottom w:val="0"/>
                                                                              <w:divBdr>
                                                                                <w:top w:val="none" w:sz="0" w:space="0" w:color="auto"/>
                                                                                <w:left w:val="none" w:sz="0" w:space="0" w:color="auto"/>
                                                                                <w:bottom w:val="none" w:sz="0" w:space="0" w:color="auto"/>
                                                                                <w:right w:val="none" w:sz="0" w:space="0" w:color="auto"/>
                                                                              </w:divBdr>
                                                                              <w:divsChild>
                                                                                <w:div w:id="941231337">
                                                                                  <w:marLeft w:val="0"/>
                                                                                  <w:marRight w:val="0"/>
                                                                                  <w:marTop w:val="0"/>
                                                                                  <w:marBottom w:val="0"/>
                                                                                  <w:divBdr>
                                                                                    <w:top w:val="none" w:sz="0" w:space="0" w:color="auto"/>
                                                                                    <w:left w:val="none" w:sz="0" w:space="0" w:color="auto"/>
                                                                                    <w:bottom w:val="none" w:sz="0" w:space="0" w:color="auto"/>
                                                                                    <w:right w:val="none" w:sz="0" w:space="0" w:color="auto"/>
                                                                                  </w:divBdr>
                                                                                  <w:divsChild>
                                                                                    <w:div w:id="995038559">
                                                                                      <w:marLeft w:val="0"/>
                                                                                      <w:marRight w:val="0"/>
                                                                                      <w:marTop w:val="0"/>
                                                                                      <w:marBottom w:val="0"/>
                                                                                      <w:divBdr>
                                                                                        <w:top w:val="none" w:sz="0" w:space="0" w:color="auto"/>
                                                                                        <w:left w:val="none" w:sz="0" w:space="0" w:color="auto"/>
                                                                                        <w:bottom w:val="none" w:sz="0" w:space="0" w:color="auto"/>
                                                                                        <w:right w:val="none" w:sz="0" w:space="0" w:color="auto"/>
                                                                                      </w:divBdr>
                                                                                      <w:divsChild>
                                                                                        <w:div w:id="378558851">
                                                                                          <w:marLeft w:val="0"/>
                                                                                          <w:marRight w:val="0"/>
                                                                                          <w:marTop w:val="0"/>
                                                                                          <w:marBottom w:val="0"/>
                                                                                          <w:divBdr>
                                                                                            <w:top w:val="none" w:sz="0" w:space="0" w:color="auto"/>
                                                                                            <w:left w:val="none" w:sz="0" w:space="0" w:color="auto"/>
                                                                                            <w:bottom w:val="none" w:sz="0" w:space="0" w:color="auto"/>
                                                                                            <w:right w:val="none" w:sz="0" w:space="0" w:color="auto"/>
                                                                                          </w:divBdr>
                                                                                          <w:divsChild>
                                                                                            <w:div w:id="630012139">
                                                                                              <w:marLeft w:val="0"/>
                                                                                              <w:marRight w:val="0"/>
                                                                                              <w:marTop w:val="0"/>
                                                                                              <w:marBottom w:val="0"/>
                                                                                              <w:divBdr>
                                                                                                <w:top w:val="none" w:sz="0" w:space="0" w:color="auto"/>
                                                                                                <w:left w:val="none" w:sz="0" w:space="0" w:color="auto"/>
                                                                                                <w:bottom w:val="none" w:sz="0" w:space="0" w:color="auto"/>
                                                                                                <w:right w:val="none" w:sz="0" w:space="0" w:color="auto"/>
                                                                                              </w:divBdr>
                                                                                              <w:divsChild>
                                                                                                <w:div w:id="493228939">
                                                                                                  <w:marLeft w:val="0"/>
                                                                                                  <w:marRight w:val="0"/>
                                                                                                  <w:marTop w:val="0"/>
                                                                                                  <w:marBottom w:val="0"/>
                                                                                                  <w:divBdr>
                                                                                                    <w:top w:val="none" w:sz="0" w:space="0" w:color="auto"/>
                                                                                                    <w:left w:val="none" w:sz="0" w:space="0" w:color="auto"/>
                                                                                                    <w:bottom w:val="none" w:sz="0" w:space="0" w:color="auto"/>
                                                                                                    <w:right w:val="none" w:sz="0" w:space="0" w:color="auto"/>
                                                                                                  </w:divBdr>
                                                                                                  <w:divsChild>
                                                                                                    <w:div w:id="1293635279">
                                                                                                      <w:marLeft w:val="0"/>
                                                                                                      <w:marRight w:val="0"/>
                                                                                                      <w:marTop w:val="0"/>
                                                                                                      <w:marBottom w:val="0"/>
                                                                                                      <w:divBdr>
                                                                                                        <w:top w:val="none" w:sz="0" w:space="0" w:color="auto"/>
                                                                                                        <w:left w:val="none" w:sz="0" w:space="0" w:color="auto"/>
                                                                                                        <w:bottom w:val="none" w:sz="0" w:space="0" w:color="auto"/>
                                                                                                        <w:right w:val="none" w:sz="0" w:space="0" w:color="auto"/>
                                                                                                      </w:divBdr>
                                                                                                      <w:divsChild>
                                                                                                        <w:div w:id="1468011299">
                                                                                                          <w:marLeft w:val="0"/>
                                                                                                          <w:marRight w:val="0"/>
                                                                                                          <w:marTop w:val="0"/>
                                                                                                          <w:marBottom w:val="0"/>
                                                                                                          <w:divBdr>
                                                                                                            <w:top w:val="none" w:sz="0" w:space="0" w:color="auto"/>
                                                                                                            <w:left w:val="none" w:sz="0" w:space="0" w:color="auto"/>
                                                                                                            <w:bottom w:val="none" w:sz="0" w:space="0" w:color="auto"/>
                                                                                                            <w:right w:val="none" w:sz="0" w:space="0" w:color="auto"/>
                                                                                                          </w:divBdr>
                                                                                                          <w:divsChild>
                                                                                                            <w:div w:id="1944923955">
                                                                                                              <w:marLeft w:val="0"/>
                                                                                                              <w:marRight w:val="0"/>
                                                                                                              <w:marTop w:val="0"/>
                                                                                                              <w:marBottom w:val="0"/>
                                                                                                              <w:divBdr>
                                                                                                                <w:top w:val="none" w:sz="0" w:space="0" w:color="auto"/>
                                                                                                                <w:left w:val="none" w:sz="0" w:space="0" w:color="auto"/>
                                                                                                                <w:bottom w:val="none" w:sz="0" w:space="0" w:color="auto"/>
                                                                                                                <w:right w:val="none" w:sz="0" w:space="0" w:color="auto"/>
                                                                                                              </w:divBdr>
                                                                                                              <w:divsChild>
                                                                                                                <w:div w:id="446899947">
                                                                                                                  <w:marLeft w:val="0"/>
                                                                                                                  <w:marRight w:val="0"/>
                                                                                                                  <w:marTop w:val="0"/>
                                                                                                                  <w:marBottom w:val="0"/>
                                                                                                                  <w:divBdr>
                                                                                                                    <w:top w:val="none" w:sz="0" w:space="0" w:color="auto"/>
                                                                                                                    <w:left w:val="none" w:sz="0" w:space="0" w:color="auto"/>
                                                                                                                    <w:bottom w:val="none" w:sz="0" w:space="0" w:color="auto"/>
                                                                                                                    <w:right w:val="none" w:sz="0" w:space="0" w:color="auto"/>
                                                                                                                  </w:divBdr>
                                                                                                                  <w:divsChild>
                                                                                                                    <w:div w:id="754935304">
                                                                                                                      <w:marLeft w:val="0"/>
                                                                                                                      <w:marRight w:val="0"/>
                                                                                                                      <w:marTop w:val="0"/>
                                                                                                                      <w:marBottom w:val="0"/>
                                                                                                                      <w:divBdr>
                                                                                                                        <w:top w:val="none" w:sz="0" w:space="0" w:color="auto"/>
                                                                                                                        <w:left w:val="none" w:sz="0" w:space="0" w:color="auto"/>
                                                                                                                        <w:bottom w:val="none" w:sz="0" w:space="0" w:color="auto"/>
                                                                                                                        <w:right w:val="none" w:sz="0" w:space="0" w:color="auto"/>
                                                                                                                      </w:divBdr>
                                                                                                                      <w:divsChild>
                                                                                                                        <w:div w:id="1363243381">
                                                                                                                          <w:marLeft w:val="0"/>
                                                                                                                          <w:marRight w:val="0"/>
                                                                                                                          <w:marTop w:val="0"/>
                                                                                                                          <w:marBottom w:val="0"/>
                                                                                                                          <w:divBdr>
                                                                                                                            <w:top w:val="none" w:sz="0" w:space="0" w:color="auto"/>
                                                                                                                            <w:left w:val="none" w:sz="0" w:space="0" w:color="auto"/>
                                                                                                                            <w:bottom w:val="none" w:sz="0" w:space="0" w:color="auto"/>
                                                                                                                            <w:right w:val="none" w:sz="0" w:space="0" w:color="auto"/>
                                                                                                                          </w:divBdr>
                                                                                                                          <w:divsChild>
                                                                                                                            <w:div w:id="1860463816">
                                                                                                                              <w:marLeft w:val="0"/>
                                                                                                                              <w:marRight w:val="0"/>
                                                                                                                              <w:marTop w:val="0"/>
                                                                                                                              <w:marBottom w:val="0"/>
                                                                                                                              <w:divBdr>
                                                                                                                                <w:top w:val="none" w:sz="0" w:space="0" w:color="auto"/>
                                                                                                                                <w:left w:val="none" w:sz="0" w:space="0" w:color="auto"/>
                                                                                                                                <w:bottom w:val="none" w:sz="0" w:space="0" w:color="auto"/>
                                                                                                                                <w:right w:val="none" w:sz="0" w:space="0" w:color="auto"/>
                                                                                                                              </w:divBdr>
                                                                                                                              <w:divsChild>
                                                                                                                                <w:div w:id="1124077945">
                                                                                                                                  <w:marLeft w:val="0"/>
                                                                                                                                  <w:marRight w:val="0"/>
                                                                                                                                  <w:marTop w:val="0"/>
                                                                                                                                  <w:marBottom w:val="0"/>
                                                                                                                                  <w:divBdr>
                                                                                                                                    <w:top w:val="none" w:sz="0" w:space="0" w:color="auto"/>
                                                                                                                                    <w:left w:val="none" w:sz="0" w:space="0" w:color="auto"/>
                                                                                                                                    <w:bottom w:val="none" w:sz="0" w:space="0" w:color="auto"/>
                                                                                                                                    <w:right w:val="none" w:sz="0" w:space="0" w:color="auto"/>
                                                                                                                                  </w:divBdr>
                                                                                                                                  <w:divsChild>
                                                                                                                                    <w:div w:id="666909864">
                                                                                                                                      <w:marLeft w:val="0"/>
                                                                                                                                      <w:marRight w:val="0"/>
                                                                                                                                      <w:marTop w:val="0"/>
                                                                                                                                      <w:marBottom w:val="0"/>
                                                                                                                                      <w:divBdr>
                                                                                                                                        <w:top w:val="none" w:sz="0" w:space="0" w:color="auto"/>
                                                                                                                                        <w:left w:val="none" w:sz="0" w:space="0" w:color="auto"/>
                                                                                                                                        <w:bottom w:val="none" w:sz="0" w:space="0" w:color="auto"/>
                                                                                                                                        <w:right w:val="none" w:sz="0" w:space="0" w:color="auto"/>
                                                                                                                                      </w:divBdr>
                                                                                                                                      <w:divsChild>
                                                                                                                                        <w:div w:id="654652499">
                                                                                                                                          <w:marLeft w:val="0"/>
                                                                                                                                          <w:marRight w:val="0"/>
                                                                                                                                          <w:marTop w:val="0"/>
                                                                                                                                          <w:marBottom w:val="0"/>
                                                                                                                                          <w:divBdr>
                                                                                                                                            <w:top w:val="none" w:sz="0" w:space="0" w:color="auto"/>
                                                                                                                                            <w:left w:val="none" w:sz="0" w:space="0" w:color="auto"/>
                                                                                                                                            <w:bottom w:val="none" w:sz="0" w:space="0" w:color="auto"/>
                                                                                                                                            <w:right w:val="none" w:sz="0" w:space="0" w:color="auto"/>
                                                                                                                                          </w:divBdr>
                                                                                                                                          <w:divsChild>
                                                                                                                                            <w:div w:id="845708163">
                                                                                                                                              <w:marLeft w:val="0"/>
                                                                                                                                              <w:marRight w:val="0"/>
                                                                                                                                              <w:marTop w:val="0"/>
                                                                                                                                              <w:marBottom w:val="0"/>
                                                                                                                                              <w:divBdr>
                                                                                                                                                <w:top w:val="none" w:sz="0" w:space="0" w:color="auto"/>
                                                                                                                                                <w:left w:val="none" w:sz="0" w:space="0" w:color="auto"/>
                                                                                                                                                <w:bottom w:val="none" w:sz="0" w:space="0" w:color="auto"/>
                                                                                                                                                <w:right w:val="none" w:sz="0" w:space="0" w:color="auto"/>
                                                                                                                                              </w:divBdr>
                                                                                                                                              <w:divsChild>
                                                                                                                                                <w:div w:id="1081215222">
                                                                                                                                                  <w:marLeft w:val="0"/>
                                                                                                                                                  <w:marRight w:val="0"/>
                                                                                                                                                  <w:marTop w:val="0"/>
                                                                                                                                                  <w:marBottom w:val="0"/>
                                                                                                                                                  <w:divBdr>
                                                                                                                                                    <w:top w:val="none" w:sz="0" w:space="0" w:color="auto"/>
                                                                                                                                                    <w:left w:val="none" w:sz="0" w:space="0" w:color="auto"/>
                                                                                                                                                    <w:bottom w:val="none" w:sz="0" w:space="0" w:color="auto"/>
                                                                                                                                                    <w:right w:val="none" w:sz="0" w:space="0" w:color="auto"/>
                                                                                                                                                  </w:divBdr>
                                                                                                                                                  <w:divsChild>
                                                                                                                                                    <w:div w:id="1284992752">
                                                                                                                                                      <w:marLeft w:val="0"/>
                                                                                                                                                      <w:marRight w:val="0"/>
                                                                                                                                                      <w:marTop w:val="0"/>
                                                                                                                                                      <w:marBottom w:val="0"/>
                                                                                                                                                      <w:divBdr>
                                                                                                                                                        <w:top w:val="none" w:sz="0" w:space="0" w:color="auto"/>
                                                                                                                                                        <w:left w:val="none" w:sz="0" w:space="0" w:color="auto"/>
                                                                                                                                                        <w:bottom w:val="none" w:sz="0" w:space="0" w:color="auto"/>
                                                                                                                                                        <w:right w:val="none" w:sz="0" w:space="0" w:color="auto"/>
                                                                                                                                                      </w:divBdr>
                                                                                                                                                      <w:divsChild>
                                                                                                                                                        <w:div w:id="1740009700">
                                                                                                                                                          <w:marLeft w:val="0"/>
                                                                                                                                                          <w:marRight w:val="0"/>
                                                                                                                                                          <w:marTop w:val="0"/>
                                                                                                                                                          <w:marBottom w:val="0"/>
                                                                                                                                                          <w:divBdr>
                                                                                                                                                            <w:top w:val="none" w:sz="0" w:space="0" w:color="auto"/>
                                                                                                                                                            <w:left w:val="none" w:sz="0" w:space="0" w:color="auto"/>
                                                                                                                                                            <w:bottom w:val="none" w:sz="0" w:space="0" w:color="auto"/>
                                                                                                                                                            <w:right w:val="none" w:sz="0" w:space="0" w:color="auto"/>
                                                                                                                                                          </w:divBdr>
                                                                                                                                                          <w:divsChild>
                                                                                                                                                            <w:div w:id="349769520">
                                                                                                                                                              <w:marLeft w:val="0"/>
                                                                                                                                                              <w:marRight w:val="0"/>
                                                                                                                                                              <w:marTop w:val="0"/>
                                                                                                                                                              <w:marBottom w:val="0"/>
                                                                                                                                                              <w:divBdr>
                                                                                                                                                                <w:top w:val="none" w:sz="0" w:space="0" w:color="auto"/>
                                                                                                                                                                <w:left w:val="none" w:sz="0" w:space="0" w:color="auto"/>
                                                                                                                                                                <w:bottom w:val="none" w:sz="0" w:space="0" w:color="auto"/>
                                                                                                                                                                <w:right w:val="none" w:sz="0" w:space="0" w:color="auto"/>
                                                                                                                                                              </w:divBdr>
                                                                                                                                                              <w:divsChild>
                                                                                                                                                                <w:div w:id="1003125712">
                                                                                                                                                                  <w:marLeft w:val="0"/>
                                                                                                                                                                  <w:marRight w:val="0"/>
                                                                                                                                                                  <w:marTop w:val="0"/>
                                                                                                                                                                  <w:marBottom w:val="0"/>
                                                                                                                                                                  <w:divBdr>
                                                                                                                                                                    <w:top w:val="none" w:sz="0" w:space="0" w:color="auto"/>
                                                                                                                                                                    <w:left w:val="none" w:sz="0" w:space="0" w:color="auto"/>
                                                                                                                                                                    <w:bottom w:val="none" w:sz="0" w:space="0" w:color="auto"/>
                                                                                                                                                                    <w:right w:val="none" w:sz="0" w:space="0" w:color="auto"/>
                                                                                                                                                                  </w:divBdr>
                                                                                                                                                                  <w:divsChild>
                                                                                                                                                                    <w:div w:id="1330400531">
                                                                                                                                                                      <w:marLeft w:val="0"/>
                                                                                                                                                                      <w:marRight w:val="0"/>
                                                                                                                                                                      <w:marTop w:val="0"/>
                                                                                                                                                                      <w:marBottom w:val="0"/>
                                                                                                                                                                      <w:divBdr>
                                                                                                                                                                        <w:top w:val="none" w:sz="0" w:space="0" w:color="auto"/>
                                                                                                                                                                        <w:left w:val="none" w:sz="0" w:space="0" w:color="auto"/>
                                                                                                                                                                        <w:bottom w:val="none" w:sz="0" w:space="0" w:color="auto"/>
                                                                                                                                                                        <w:right w:val="none" w:sz="0" w:space="0" w:color="auto"/>
                                                                                                                                                                      </w:divBdr>
                                                                                                                                                                      <w:divsChild>
                                                                                                                                                                        <w:div w:id="615060525">
                                                                                                                                                                          <w:marLeft w:val="0"/>
                                                                                                                                                                          <w:marRight w:val="0"/>
                                                                                                                                                                          <w:marTop w:val="0"/>
                                                                                                                                                                          <w:marBottom w:val="0"/>
                                                                                                                                                                          <w:divBdr>
                                                                                                                                                                            <w:top w:val="none" w:sz="0" w:space="0" w:color="auto"/>
                                                                                                                                                                            <w:left w:val="none" w:sz="0" w:space="0" w:color="auto"/>
                                                                                                                                                                            <w:bottom w:val="none" w:sz="0" w:space="0" w:color="auto"/>
                                                                                                                                                                            <w:right w:val="none" w:sz="0" w:space="0" w:color="auto"/>
                                                                                                                                                                          </w:divBdr>
                                                                                                                                                                          <w:divsChild>
                                                                                                                                                                            <w:div w:id="188377429">
                                                                                                                                                                              <w:marLeft w:val="0"/>
                                                                                                                                                                              <w:marRight w:val="0"/>
                                                                                                                                                                              <w:marTop w:val="0"/>
                                                                                                                                                                              <w:marBottom w:val="0"/>
                                                                                                                                                                              <w:divBdr>
                                                                                                                                                                                <w:top w:val="none" w:sz="0" w:space="0" w:color="auto"/>
                                                                                                                                                                                <w:left w:val="none" w:sz="0" w:space="0" w:color="auto"/>
                                                                                                                                                                                <w:bottom w:val="none" w:sz="0" w:space="0" w:color="auto"/>
                                                                                                                                                                                <w:right w:val="none" w:sz="0" w:space="0" w:color="auto"/>
                                                                                                                                                                              </w:divBdr>
                                                                                                                                                                              <w:divsChild>
                                                                                                                                                                                <w:div w:id="442577616">
                                                                                                                                                                                  <w:marLeft w:val="0"/>
                                                                                                                                                                                  <w:marRight w:val="0"/>
                                                                                                                                                                                  <w:marTop w:val="0"/>
                                                                                                                                                                                  <w:marBottom w:val="0"/>
                                                                                                                                                                                  <w:divBdr>
                                                                                                                                                                                    <w:top w:val="none" w:sz="0" w:space="0" w:color="auto"/>
                                                                                                                                                                                    <w:left w:val="none" w:sz="0" w:space="0" w:color="auto"/>
                                                                                                                                                                                    <w:bottom w:val="none" w:sz="0" w:space="0" w:color="auto"/>
                                                                                                                                                                                    <w:right w:val="none" w:sz="0" w:space="0" w:color="auto"/>
                                                                                                                                                                                  </w:divBdr>
                                                                                                                                                                                  <w:divsChild>
                                                                                                                                                                                    <w:div w:id="792016705">
                                                                                                                                                                                      <w:marLeft w:val="0"/>
                                                                                                                                                                                      <w:marRight w:val="0"/>
                                                                                                                                                                                      <w:marTop w:val="0"/>
                                                                                                                                                                                      <w:marBottom w:val="0"/>
                                                                                                                                                                                      <w:divBdr>
                                                                                                                                                                                        <w:top w:val="none" w:sz="0" w:space="0" w:color="auto"/>
                                                                                                                                                                                        <w:left w:val="none" w:sz="0" w:space="0" w:color="auto"/>
                                                                                                                                                                                        <w:bottom w:val="none" w:sz="0" w:space="0" w:color="auto"/>
                                                                                                                                                                                        <w:right w:val="none" w:sz="0" w:space="0" w:color="auto"/>
                                                                                                                                                                                      </w:divBdr>
                                                                                                                                                                                      <w:divsChild>
                                                                                                                                                                                        <w:div w:id="1802334485">
                                                                                                                                                                                          <w:marLeft w:val="0"/>
                                                                                                                                                                                          <w:marRight w:val="0"/>
                                                                                                                                                                                          <w:marTop w:val="0"/>
                                                                                                                                                                                          <w:marBottom w:val="0"/>
                                                                                                                                                                                          <w:divBdr>
                                                                                                                                                                                            <w:top w:val="none" w:sz="0" w:space="0" w:color="auto"/>
                                                                                                                                                                                            <w:left w:val="none" w:sz="0" w:space="0" w:color="auto"/>
                                                                                                                                                                                            <w:bottom w:val="none" w:sz="0" w:space="0" w:color="auto"/>
                                                                                                                                                                                            <w:right w:val="none" w:sz="0" w:space="0" w:color="auto"/>
                                                                                                                                                                                          </w:divBdr>
                                                                                                                                                                                          <w:divsChild>
                                                                                                                                                                                            <w:div w:id="407994084">
                                                                                                                                                                                              <w:marLeft w:val="0"/>
                                                                                                                                                                                              <w:marRight w:val="0"/>
                                                                                                                                                                                              <w:marTop w:val="0"/>
                                                                                                                                                                                              <w:marBottom w:val="0"/>
                                                                                                                                                                                              <w:divBdr>
                                                                                                                                                                                                <w:top w:val="none" w:sz="0" w:space="0" w:color="auto"/>
                                                                                                                                                                                                <w:left w:val="none" w:sz="0" w:space="0" w:color="auto"/>
                                                                                                                                                                                                <w:bottom w:val="none" w:sz="0" w:space="0" w:color="auto"/>
                                                                                                                                                                                                <w:right w:val="none" w:sz="0" w:space="0" w:color="auto"/>
                                                                                                                                                                                              </w:divBdr>
                                                                                                                                                                                              <w:divsChild>
                                                                                                                                                                                                <w:div w:id="1483766502">
                                                                                                                                                                                                  <w:marLeft w:val="0"/>
                                                                                                                                                                                                  <w:marRight w:val="0"/>
                                                                                                                                                                                                  <w:marTop w:val="0"/>
                                                                                                                                                                                                  <w:marBottom w:val="0"/>
                                                                                                                                                                                                  <w:divBdr>
                                                                                                                                                                                                    <w:top w:val="none" w:sz="0" w:space="0" w:color="auto"/>
                                                                                                                                                                                                    <w:left w:val="none" w:sz="0" w:space="0" w:color="auto"/>
                                                                                                                                                                                                    <w:bottom w:val="none" w:sz="0" w:space="0" w:color="auto"/>
                                                                                                                                                                                                    <w:right w:val="none" w:sz="0" w:space="0" w:color="auto"/>
                                                                                                                                                                                                  </w:divBdr>
                                                                                                                                                                                                  <w:divsChild>
                                                                                                                                                                                                    <w:div w:id="672878055">
                                                                                                                                                                                                      <w:marLeft w:val="0"/>
                                                                                                                                                                                                      <w:marRight w:val="0"/>
                                                                                                                                                                                                      <w:marTop w:val="0"/>
                                                                                                                                                                                                      <w:marBottom w:val="0"/>
                                                                                                                                                                                                      <w:divBdr>
                                                                                                                                                                                                        <w:top w:val="none" w:sz="0" w:space="0" w:color="auto"/>
                                                                                                                                                                                                        <w:left w:val="none" w:sz="0" w:space="0" w:color="auto"/>
                                                                                                                                                                                                        <w:bottom w:val="none" w:sz="0" w:space="0" w:color="auto"/>
                                                                                                                                                                                                        <w:right w:val="none" w:sz="0" w:space="0" w:color="auto"/>
                                                                                                                                                                                                      </w:divBdr>
                                                                                                                                                                                                      <w:divsChild>
                                                                                                                                                                                                        <w:div w:id="1359429765">
                                                                                                                                                                                                          <w:marLeft w:val="0"/>
                                                                                                                                                                                                          <w:marRight w:val="0"/>
                                                                                                                                                                                                          <w:marTop w:val="0"/>
                                                                                                                                                                                                          <w:marBottom w:val="0"/>
                                                                                                                                                                                                          <w:divBdr>
                                                                                                                                                                                                            <w:top w:val="none" w:sz="0" w:space="0" w:color="auto"/>
                                                                                                                                                                                                            <w:left w:val="none" w:sz="0" w:space="0" w:color="auto"/>
                                                                                                                                                                                                            <w:bottom w:val="none" w:sz="0" w:space="0" w:color="auto"/>
                                                                                                                                                                                                            <w:right w:val="none" w:sz="0" w:space="0" w:color="auto"/>
                                                                                                                                                                                                          </w:divBdr>
                                                                                                                                                                                                          <w:divsChild>
                                                                                                                                                                                                            <w:div w:id="1146819910">
                                                                                                                                                                                                              <w:marLeft w:val="0"/>
                                                                                                                                                                                                              <w:marRight w:val="0"/>
                                                                                                                                                                                                              <w:marTop w:val="0"/>
                                                                                                                                                                                                              <w:marBottom w:val="0"/>
                                                                                                                                                                                                              <w:divBdr>
                                                                                                                                                                                                                <w:top w:val="none" w:sz="0" w:space="0" w:color="auto"/>
                                                                                                                                                                                                                <w:left w:val="none" w:sz="0" w:space="0" w:color="auto"/>
                                                                                                                                                                                                                <w:bottom w:val="none" w:sz="0" w:space="0" w:color="auto"/>
                                                                                                                                                                                                                <w:right w:val="none" w:sz="0" w:space="0" w:color="auto"/>
                                                                                                                                                                                                              </w:divBdr>
                                                                                                                                                                                                              <w:divsChild>
                                                                                                                                                                                                                <w:div w:id="1057624969">
                                                                                                                                                                                                                  <w:marLeft w:val="0"/>
                                                                                                                                                                                                                  <w:marRight w:val="0"/>
                                                                                                                                                                                                                  <w:marTop w:val="0"/>
                                                                                                                                                                                                                  <w:marBottom w:val="0"/>
                                                                                                                                                                                                                  <w:divBdr>
                                                                                                                                                                                                                    <w:top w:val="none" w:sz="0" w:space="0" w:color="auto"/>
                                                                                                                                                                                                                    <w:left w:val="none" w:sz="0" w:space="0" w:color="auto"/>
                                                                                                                                                                                                                    <w:bottom w:val="none" w:sz="0" w:space="0" w:color="auto"/>
                                                                                                                                                                                                                    <w:right w:val="none" w:sz="0" w:space="0" w:color="auto"/>
                                                                                                                                                                                                                  </w:divBdr>
                                                                                                                                                                                                                  <w:divsChild>
                                                                                                                                                                                                                    <w:div w:id="986741828">
                                                                                                                                                                                                                      <w:marLeft w:val="0"/>
                                                                                                                                                                                                                      <w:marRight w:val="0"/>
                                                                                                                                                                                                                      <w:marTop w:val="0"/>
                                                                                                                                                                                                                      <w:marBottom w:val="0"/>
                                                                                                                                                                                                                      <w:divBdr>
                                                                                                                                                                                                                        <w:top w:val="none" w:sz="0" w:space="0" w:color="auto"/>
                                                                                                                                                                                                                        <w:left w:val="none" w:sz="0" w:space="0" w:color="auto"/>
                                                                                                                                                                                                                        <w:bottom w:val="none" w:sz="0" w:space="0" w:color="auto"/>
                                                                                                                                                                                                                        <w:right w:val="none" w:sz="0" w:space="0" w:color="auto"/>
                                                                                                                                                                                                                      </w:divBdr>
                                                                                                                                                                                                                      <w:divsChild>
                                                                                                                                                                                                                        <w:div w:id="1459907002">
                                                                                                                                                                                                                          <w:marLeft w:val="0"/>
                                                                                                                                                                                                                          <w:marRight w:val="0"/>
                                                                                                                                                                                                                          <w:marTop w:val="0"/>
                                                                                                                                                                                                                          <w:marBottom w:val="0"/>
                                                                                                                                                                                                                          <w:divBdr>
                                                                                                                                                                                                                            <w:top w:val="none" w:sz="0" w:space="0" w:color="auto"/>
                                                                                                                                                                                                                            <w:left w:val="none" w:sz="0" w:space="0" w:color="auto"/>
                                                                                                                                                                                                                            <w:bottom w:val="none" w:sz="0" w:space="0" w:color="auto"/>
                                                                                                                                                                                                                            <w:right w:val="none" w:sz="0" w:space="0" w:color="auto"/>
                                                                                                                                                                                                                          </w:divBdr>
                                                                                                                                                                                                                          <w:divsChild>
                                                                                                                                                                                                                            <w:div w:id="1083793807">
                                                                                                                                                                                                                              <w:marLeft w:val="0"/>
                                                                                                                                                                                                                              <w:marRight w:val="0"/>
                                                                                                                                                                                                                              <w:marTop w:val="0"/>
                                                                                                                                                                                                                              <w:marBottom w:val="0"/>
                                                                                                                                                                                                                              <w:divBdr>
                                                                                                                                                                                                                                <w:top w:val="none" w:sz="0" w:space="0" w:color="auto"/>
                                                                                                                                                                                                                                <w:left w:val="none" w:sz="0" w:space="0" w:color="auto"/>
                                                                                                                                                                                                                                <w:bottom w:val="none" w:sz="0" w:space="0" w:color="auto"/>
                                                                                                                                                                                                                                <w:right w:val="none" w:sz="0" w:space="0" w:color="auto"/>
                                                                                                                                                                                                                              </w:divBdr>
                                                                                                                                                                                                                              <w:divsChild>
                                                                                                                                                                                                                                <w:div w:id="506483730">
                                                                                                                                                                                                                                  <w:marLeft w:val="0"/>
                                                                                                                                                                                                                                  <w:marRight w:val="0"/>
                                                                                                                                                                                                                                  <w:marTop w:val="0"/>
                                                                                                                                                                                                                                  <w:marBottom w:val="0"/>
                                                                                                                                                                                                                                  <w:divBdr>
                                                                                                                                                                                                                                    <w:top w:val="none" w:sz="0" w:space="0" w:color="auto"/>
                                                                                                                                                                                                                                    <w:left w:val="none" w:sz="0" w:space="0" w:color="auto"/>
                                                                                                                                                                                                                                    <w:bottom w:val="none" w:sz="0" w:space="0" w:color="auto"/>
                                                                                                                                                                                                                                    <w:right w:val="none" w:sz="0" w:space="0" w:color="auto"/>
                                                                                                                                                                                                                                  </w:divBdr>
                                                                                                                                                                                                                                  <w:divsChild>
                                                                                                                                                                                                                                    <w:div w:id="988944604">
                                                                                                                                                                                                                                      <w:marLeft w:val="0"/>
                                                                                                                                                                                                                                      <w:marRight w:val="0"/>
                                                                                                                                                                                                                                      <w:marTop w:val="0"/>
                                                                                                                                                                                                                                      <w:marBottom w:val="0"/>
                                                                                                                                                                                                                                      <w:divBdr>
                                                                                                                                                                                                                                        <w:top w:val="none" w:sz="0" w:space="0" w:color="auto"/>
                                                                                                                                                                                                                                        <w:left w:val="none" w:sz="0" w:space="0" w:color="auto"/>
                                                                                                                                                                                                                                        <w:bottom w:val="none" w:sz="0" w:space="0" w:color="auto"/>
                                                                                                                                                                                                                                        <w:right w:val="none" w:sz="0" w:space="0" w:color="auto"/>
                                                                                                                                                                                                                                      </w:divBdr>
                                                                                                                                                                                                                                      <w:divsChild>
                                                                                                                                                                                                                                        <w:div w:id="163782123">
                                                                                                                                                                                                                                          <w:marLeft w:val="0"/>
                                                                                                                                                                                                                                          <w:marRight w:val="0"/>
                                                                                                                                                                                                                                          <w:marTop w:val="0"/>
                                                                                                                                                                                                                                          <w:marBottom w:val="0"/>
                                                                                                                                                                                                                                          <w:divBdr>
                                                                                                                                                                                                                                            <w:top w:val="none" w:sz="0" w:space="0" w:color="auto"/>
                                                                                                                                                                                                                                            <w:left w:val="none" w:sz="0" w:space="0" w:color="auto"/>
                                                                                                                                                                                                                                            <w:bottom w:val="none" w:sz="0" w:space="0" w:color="auto"/>
                                                                                                                                                                                                                                            <w:right w:val="none" w:sz="0" w:space="0" w:color="auto"/>
                                                                                                                                                                                                                                          </w:divBdr>
                                                                                                                                                                                                                                          <w:divsChild>
                                                                                                                                                                                                                                            <w:div w:id="91630620">
                                                                                                                                                                                                                                              <w:marLeft w:val="0"/>
                                                                                                                                                                                                                                              <w:marRight w:val="0"/>
                                                                                                                                                                                                                                              <w:marTop w:val="0"/>
                                                                                                                                                                                                                                              <w:marBottom w:val="0"/>
                                                                                                                                                                                                                                              <w:divBdr>
                                                                                                                                                                                                                                                <w:top w:val="none" w:sz="0" w:space="0" w:color="auto"/>
                                                                                                                                                                                                                                                <w:left w:val="none" w:sz="0" w:space="0" w:color="auto"/>
                                                                                                                                                                                                                                                <w:bottom w:val="none" w:sz="0" w:space="0" w:color="auto"/>
                                                                                                                                                                                                                                                <w:right w:val="none" w:sz="0" w:space="0" w:color="auto"/>
                                                                                                                                                                                                                                              </w:divBdr>
                                                                                                                                                                                                                                              <w:divsChild>
                                                                                                                                                                                                                                                <w:div w:id="185170767">
                                                                                                                                                                                                                                                  <w:marLeft w:val="0"/>
                                                                                                                                                                                                                                                  <w:marRight w:val="0"/>
                                                                                                                                                                                                                                                  <w:marTop w:val="0"/>
                                                                                                                                                                                                                                                  <w:marBottom w:val="0"/>
                                                                                                                                                                                                                                                  <w:divBdr>
                                                                                                                                                                                                                                                    <w:top w:val="none" w:sz="0" w:space="0" w:color="auto"/>
                                                                                                                                                                                                                                                    <w:left w:val="none" w:sz="0" w:space="0" w:color="auto"/>
                                                                                                                                                                                                                                                    <w:bottom w:val="none" w:sz="0" w:space="0" w:color="auto"/>
                                                                                                                                                                                                                                                    <w:right w:val="none" w:sz="0" w:space="0" w:color="auto"/>
                                                                                                                                                                                                                                                  </w:divBdr>
                                                                                                                                                                                                                                                  <w:divsChild>
                                                                                                                                                                                                                                                    <w:div w:id="594245514">
                                                                                                                                                                                                                                                      <w:marLeft w:val="0"/>
                                                                                                                                                                                                                                                      <w:marRight w:val="0"/>
                                                                                                                                                                                                                                                      <w:marTop w:val="0"/>
                                                                                                                                                                                                                                                      <w:marBottom w:val="0"/>
                                                                                                                                                                                                                                                      <w:divBdr>
                                                                                                                                                                                                                                                        <w:top w:val="none" w:sz="0" w:space="0" w:color="auto"/>
                                                                                                                                                                                                                                                        <w:left w:val="none" w:sz="0" w:space="0" w:color="auto"/>
                                                                                                                                                                                                                                                        <w:bottom w:val="none" w:sz="0" w:space="0" w:color="auto"/>
                                                                                                                                                                                                                                                        <w:right w:val="none" w:sz="0" w:space="0" w:color="auto"/>
                                                                                                                                                                                                                                                      </w:divBdr>
                                                                                                                                                                                                                                                      <w:divsChild>
                                                                                                                                                                                                                                                        <w:div w:id="367728325">
                                                                                                                                                                                                                                                          <w:marLeft w:val="0"/>
                                                                                                                                                                                                                                                          <w:marRight w:val="0"/>
                                                                                                                                                                                                                                                          <w:marTop w:val="0"/>
                                                                                                                                                                                                                                                          <w:marBottom w:val="0"/>
                                                                                                                                                                                                                                                          <w:divBdr>
                                                                                                                                                                                                                                                            <w:top w:val="none" w:sz="0" w:space="0" w:color="auto"/>
                                                                                                                                                                                                                                                            <w:left w:val="none" w:sz="0" w:space="0" w:color="auto"/>
                                                                                                                                                                                                                                                            <w:bottom w:val="none" w:sz="0" w:space="0" w:color="auto"/>
                                                                                                                                                                                                                                                            <w:right w:val="none" w:sz="0" w:space="0" w:color="auto"/>
                                                                                                                                                                                                                                                          </w:divBdr>
                                                                                                                                                                                                                                                          <w:divsChild>
                                                                                                                                                                                                                                                            <w:div w:id="1059093213">
                                                                                                                                                                                                                                                              <w:marLeft w:val="0"/>
                                                                                                                                                                                                                                                              <w:marRight w:val="0"/>
                                                                                                                                                                                                                                                              <w:marTop w:val="0"/>
                                                                                                                                                                                                                                                              <w:marBottom w:val="0"/>
                                                                                                                                                                                                                                                              <w:divBdr>
                                                                                                                                                                                                                                                                <w:top w:val="none" w:sz="0" w:space="0" w:color="auto"/>
                                                                                                                                                                                                                                                                <w:left w:val="none" w:sz="0" w:space="0" w:color="auto"/>
                                                                                                                                                                                                                                                                <w:bottom w:val="none" w:sz="0" w:space="0" w:color="auto"/>
                                                                                                                                                                                                                                                                <w:right w:val="none" w:sz="0" w:space="0" w:color="auto"/>
                                                                                                                                                                                                                                                              </w:divBdr>
                                                                                                                                                                                                                                                              <w:divsChild>
                                                                                                                                                                                                                                                                <w:div w:id="2132086546">
                                                                                                                                                                                                                                                                  <w:marLeft w:val="0"/>
                                                                                                                                                                                                                                                                  <w:marRight w:val="0"/>
                                                                                                                                                                                                                                                                  <w:marTop w:val="0"/>
                                                                                                                                                                                                                                                                  <w:marBottom w:val="0"/>
                                                                                                                                                                                                                                                                  <w:divBdr>
                                                                                                                                                                                                                                                                    <w:top w:val="none" w:sz="0" w:space="0" w:color="auto"/>
                                                                                                                                                                                                                                                                    <w:left w:val="none" w:sz="0" w:space="0" w:color="auto"/>
                                                                                                                                                                                                                                                                    <w:bottom w:val="none" w:sz="0" w:space="0" w:color="auto"/>
                                                                                                                                                                                                                                                                    <w:right w:val="none" w:sz="0" w:space="0" w:color="auto"/>
                                                                                                                                                                                                                                                                  </w:divBdr>
                                                                                                                                                                                                                                                                  <w:divsChild>
                                                                                                                                                                                                                                                                    <w:div w:id="1735926048">
                                                                                                                                                                                                                                                                      <w:marLeft w:val="0"/>
                                                                                                                                                                                                                                                                      <w:marRight w:val="0"/>
                                                                                                                                                                                                                                                                      <w:marTop w:val="0"/>
                                                                                                                                                                                                                                                                      <w:marBottom w:val="0"/>
                                                                                                                                                                                                                                                                      <w:divBdr>
                                                                                                                                                                                                                                                                        <w:top w:val="none" w:sz="0" w:space="0" w:color="auto"/>
                                                                                                                                                                                                                                                                        <w:left w:val="none" w:sz="0" w:space="0" w:color="auto"/>
                                                                                                                                                                                                                                                                        <w:bottom w:val="none" w:sz="0" w:space="0" w:color="auto"/>
                                                                                                                                                                                                                                                                        <w:right w:val="none" w:sz="0" w:space="0" w:color="auto"/>
                                                                                                                                                                                                                                                                      </w:divBdr>
                                                                                                                                                                                                                                                                      <w:divsChild>
                                                                                                                                                                                                                                                                        <w:div w:id="1619290366">
                                                                                                                                                                                                                                                                          <w:marLeft w:val="0"/>
                                                                                                                                                                                                                                                                          <w:marRight w:val="0"/>
                                                                                                                                                                                                                                                                          <w:marTop w:val="0"/>
                                                                                                                                                                                                                                                                          <w:marBottom w:val="0"/>
                                                                                                                                                                                                                                                                          <w:divBdr>
                                                                                                                                                                                                                                                                            <w:top w:val="none" w:sz="0" w:space="0" w:color="auto"/>
                                                                                                                                                                                                                                                                            <w:left w:val="none" w:sz="0" w:space="0" w:color="auto"/>
                                                                                                                                                                                                                                                                            <w:bottom w:val="none" w:sz="0" w:space="0" w:color="auto"/>
                                                                                                                                                                                                                                                                            <w:right w:val="none" w:sz="0" w:space="0" w:color="auto"/>
                                                                                                                                                                                                                                                                          </w:divBdr>
                                                                                                                                                                                                                                                                          <w:divsChild>
                                                                                                                                                                                                                                                                            <w:div w:id="266619288">
                                                                                                                                                                                                                                                                              <w:marLeft w:val="0"/>
                                                                                                                                                                                                                                                                              <w:marRight w:val="0"/>
                                                                                                                                                                                                                                                                              <w:marTop w:val="0"/>
                                                                                                                                                                                                                                                                              <w:marBottom w:val="0"/>
                                                                                                                                                                                                                                                                              <w:divBdr>
                                                                                                                                                                                                                                                                                <w:top w:val="none" w:sz="0" w:space="0" w:color="auto"/>
                                                                                                                                                                                                                                                                                <w:left w:val="none" w:sz="0" w:space="0" w:color="auto"/>
                                                                                                                                                                                                                                                                                <w:bottom w:val="none" w:sz="0" w:space="0" w:color="auto"/>
                                                                                                                                                                                                                                                                                <w:right w:val="none" w:sz="0" w:space="0" w:color="auto"/>
                                                                                                                                                                                                                                                                              </w:divBdr>
                                                                                                                                                                                                                                                                              <w:divsChild>
                                                                                                                                                                                                                                                                                <w:div w:id="581985552">
                                                                                                                                                                                                                                                                                  <w:marLeft w:val="0"/>
                                                                                                                                                                                                                                                                                  <w:marRight w:val="0"/>
                                                                                                                                                                                                                                                                                  <w:marTop w:val="0"/>
                                                                                                                                                                                                                                                                                  <w:marBottom w:val="0"/>
                                                                                                                                                                                                                                                                                  <w:divBdr>
                                                                                                                                                                                                                                                                                    <w:top w:val="none" w:sz="0" w:space="0" w:color="auto"/>
                                                                                                                                                                                                                                                                                    <w:left w:val="none" w:sz="0" w:space="0" w:color="auto"/>
                                                                                                                                                                                                                                                                                    <w:bottom w:val="none" w:sz="0" w:space="0" w:color="auto"/>
                                                                                                                                                                                                                                                                                    <w:right w:val="none" w:sz="0" w:space="0" w:color="auto"/>
                                                                                                                                                                                                                                                                                  </w:divBdr>
                                                                                                                                                                                                                                                                                  <w:divsChild>
                                                                                                                                                                                                                                                                                    <w:div w:id="671882024">
                                                                                                                                                                                                                                                                                      <w:marLeft w:val="0"/>
                                                                                                                                                                                                                                                                                      <w:marRight w:val="0"/>
                                                                                                                                                                                                                                                                                      <w:marTop w:val="0"/>
                                                                                                                                                                                                                                                                                      <w:marBottom w:val="0"/>
                                                                                                                                                                                                                                                                                      <w:divBdr>
                                                                                                                                                                                                                                                                                        <w:top w:val="none" w:sz="0" w:space="0" w:color="auto"/>
                                                                                                                                                                                                                                                                                        <w:left w:val="none" w:sz="0" w:space="0" w:color="auto"/>
                                                                                                                                                                                                                                                                                        <w:bottom w:val="none" w:sz="0" w:space="0" w:color="auto"/>
                                                                                                                                                                                                                                                                                        <w:right w:val="none" w:sz="0" w:space="0" w:color="auto"/>
                                                                                                                                                                                                                                                                                      </w:divBdr>
                                                                                                                                                                                                                                                                                      <w:divsChild>
                                                                                                                                                                                                                                                                                        <w:div w:id="811991717">
                                                                                                                                                                                                                                                                                          <w:marLeft w:val="0"/>
                                                                                                                                                                                                                                                                                          <w:marRight w:val="0"/>
                                                                                                                                                                                                                                                                                          <w:marTop w:val="0"/>
                                                                                                                                                                                                                                                                                          <w:marBottom w:val="0"/>
                                                                                                                                                                                                                                                                                          <w:divBdr>
                                                                                                                                                                                                                                                                                            <w:top w:val="none" w:sz="0" w:space="0" w:color="auto"/>
                                                                                                                                                                                                                                                                                            <w:left w:val="none" w:sz="0" w:space="0" w:color="auto"/>
                                                                                                                                                                                                                                                                                            <w:bottom w:val="none" w:sz="0" w:space="0" w:color="auto"/>
                                                                                                                                                                                                                                                                                            <w:right w:val="none" w:sz="0" w:space="0" w:color="auto"/>
                                                                                                                                                                                                                                                                                          </w:divBdr>
                                                                                                                                                                                                                                                                                          <w:divsChild>
                                                                                                                                                                                                                                                                                            <w:div w:id="1468551413">
                                                                                                                                                                                                                                                                                              <w:marLeft w:val="0"/>
                                                                                                                                                                                                                                                                                              <w:marRight w:val="0"/>
                                                                                                                                                                                                                                                                                              <w:marTop w:val="0"/>
                                                                                                                                                                                                                                                                                              <w:marBottom w:val="0"/>
                                                                                                                                                                                                                                                                                              <w:divBdr>
                                                                                                                                                                                                                                                                                                <w:top w:val="none" w:sz="0" w:space="0" w:color="auto"/>
                                                                                                                                                                                                                                                                                                <w:left w:val="none" w:sz="0" w:space="0" w:color="auto"/>
                                                                                                                                                                                                                                                                                                <w:bottom w:val="none" w:sz="0" w:space="0" w:color="auto"/>
                                                                                                                                                                                                                                                                                                <w:right w:val="none" w:sz="0" w:space="0" w:color="auto"/>
                                                                                                                                                                                                                                                                                              </w:divBdr>
                                                                                                                                                                                                                                                                                              <w:divsChild>
                                                                                                                                                                                                                                                                                                <w:div w:id="349989862">
                                                                                                                                                                                                                                                                                                  <w:marLeft w:val="0"/>
                                                                                                                                                                                                                                                                                                  <w:marRight w:val="0"/>
                                                                                                                                                                                                                                                                                                  <w:marTop w:val="0"/>
                                                                                                                                                                                                                                                                                                  <w:marBottom w:val="0"/>
                                                                                                                                                                                                                                                                                                  <w:divBdr>
                                                                                                                                                                                                                                                                                                    <w:top w:val="none" w:sz="0" w:space="0" w:color="auto"/>
                                                                                                                                                                                                                                                                                                    <w:left w:val="none" w:sz="0" w:space="0" w:color="auto"/>
                                                                                                                                                                                                                                                                                                    <w:bottom w:val="none" w:sz="0" w:space="0" w:color="auto"/>
                                                                                                                                                                                                                                                                                                    <w:right w:val="none" w:sz="0" w:space="0" w:color="auto"/>
                                                                                                                                                                                                                                                                                                  </w:divBdr>
                                                                                                                                                                                                                                                                                                  <w:divsChild>
                                                                                                                                                                                                                                                                                                    <w:div w:id="2134862254">
                                                                                                                                                                                                                                                                                                      <w:marLeft w:val="0"/>
                                                                                                                                                                                                                                                                                                      <w:marRight w:val="0"/>
                                                                                                                                                                                                                                                                                                      <w:marTop w:val="0"/>
                                                                                                                                                                                                                                                                                                      <w:marBottom w:val="0"/>
                                                                                                                                                                                                                                                                                                      <w:divBdr>
                                                                                                                                                                                                                                                                                                        <w:top w:val="none" w:sz="0" w:space="0" w:color="auto"/>
                                                                                                                                                                                                                                                                                                        <w:left w:val="none" w:sz="0" w:space="0" w:color="auto"/>
                                                                                                                                                                                                                                                                                                        <w:bottom w:val="none" w:sz="0" w:space="0" w:color="auto"/>
                                                                                                                                                                                                                                                                                                        <w:right w:val="none" w:sz="0" w:space="0" w:color="auto"/>
                                                                                                                                                                                                                                                                                                      </w:divBdr>
                                                                                                                                                                                                                                                                                                      <w:divsChild>
                                                                                                                                                                                                                                                                                                        <w:div w:id="1509833767">
                                                                                                                                                                                                                                                                                                          <w:marLeft w:val="0"/>
                                                                                                                                                                                                                                                                                                          <w:marRight w:val="0"/>
                                                                                                                                                                                                                                                                                                          <w:marTop w:val="0"/>
                                                                                                                                                                                                                                                                                                          <w:marBottom w:val="0"/>
                                                                                                                                                                                                                                                                                                          <w:divBdr>
                                                                                                                                                                                                                                                                                                            <w:top w:val="none" w:sz="0" w:space="0" w:color="auto"/>
                                                                                                                                                                                                                                                                                                            <w:left w:val="none" w:sz="0" w:space="0" w:color="auto"/>
                                                                                                                                                                                                                                                                                                            <w:bottom w:val="none" w:sz="0" w:space="0" w:color="auto"/>
                                                                                                                                                                                                                                                                                                            <w:right w:val="none" w:sz="0" w:space="0" w:color="auto"/>
                                                                                                                                                                                                                                                                                                          </w:divBdr>
                                                                                                                                                                                                                                                                                                          <w:divsChild>
                                                                                                                                                                                                                                                                                                            <w:div w:id="1318193013">
                                                                                                                                                                                                                                                                                                              <w:marLeft w:val="0"/>
                                                                                                                                                                                                                                                                                                              <w:marRight w:val="0"/>
                                                                                                                                                                                                                                                                                                              <w:marTop w:val="0"/>
                                                                                                                                                                                                                                                                                                              <w:marBottom w:val="0"/>
                                                                                                                                                                                                                                                                                                              <w:divBdr>
                                                                                                                                                                                                                                                                                                                <w:top w:val="none" w:sz="0" w:space="0" w:color="auto"/>
                                                                                                                                                                                                                                                                                                                <w:left w:val="none" w:sz="0" w:space="0" w:color="auto"/>
                                                                                                                                                                                                                                                                                                                <w:bottom w:val="none" w:sz="0" w:space="0" w:color="auto"/>
                                                                                                                                                                                                                                                                                                                <w:right w:val="none" w:sz="0" w:space="0" w:color="auto"/>
                                                                                                                                                                                                                                                                                                              </w:divBdr>
                                                                                                                                                                                                                                                                                                              <w:divsChild>
                                                                                                                                                                                                                                                                                                                <w:div w:id="130831177">
                                                                                                                                                                                                                                                                                                                  <w:marLeft w:val="0"/>
                                                                                                                                                                                                                                                                                                                  <w:marRight w:val="0"/>
                                                                                                                                                                                                                                                                                                                  <w:marTop w:val="0"/>
                                                                                                                                                                                                                                                                                                                  <w:marBottom w:val="0"/>
                                                                                                                                                                                                                                                                                                                  <w:divBdr>
                                                                                                                                                                                                                                                                                                                    <w:top w:val="none" w:sz="0" w:space="0" w:color="auto"/>
                                                                                                                                                                                                                                                                                                                    <w:left w:val="none" w:sz="0" w:space="0" w:color="auto"/>
                                                                                                                                                                                                                                                                                                                    <w:bottom w:val="none" w:sz="0" w:space="0" w:color="auto"/>
                                                                                                                                                                                                                                                                                                                    <w:right w:val="none" w:sz="0" w:space="0" w:color="auto"/>
                                                                                                                                                                                                                                                                                                                  </w:divBdr>
                                                                                                                                                                                                                                                                                                                  <w:divsChild>
                                                                                                                                                                                                                                                                                                                    <w:div w:id="1079912317">
                                                                                                                                                                                                                                                                                                                      <w:marLeft w:val="0"/>
                                                                                                                                                                                                                                                                                                                      <w:marRight w:val="0"/>
                                                                                                                                                                                                                                                                                                                      <w:marTop w:val="0"/>
                                                                                                                                                                                                                                                                                                                      <w:marBottom w:val="0"/>
                                                                                                                                                                                                                                                                                                                      <w:divBdr>
                                                                                                                                                                                                                                                                                                                        <w:top w:val="none" w:sz="0" w:space="0" w:color="auto"/>
                                                                                                                                                                                                                                                                                                                        <w:left w:val="none" w:sz="0" w:space="0" w:color="auto"/>
                                                                                                                                                                                                                                                                                                                        <w:bottom w:val="none" w:sz="0" w:space="0" w:color="auto"/>
                                                                                                                                                                                                                                                                                                                        <w:right w:val="none" w:sz="0" w:space="0" w:color="auto"/>
                                                                                                                                                                                                                                                                                                                      </w:divBdr>
                                                                                                                                                                                                                                                                                                                      <w:divsChild>
                                                                                                                                                                                                                                                                                                                        <w:div w:id="424157679">
                                                                                                                                                                                                                                                                                                                          <w:marLeft w:val="0"/>
                                                                                                                                                                                                                                                                                                                          <w:marRight w:val="0"/>
                                                                                                                                                                                                                                                                                                                          <w:marTop w:val="0"/>
                                                                                                                                                                                                                                                                                                                          <w:marBottom w:val="0"/>
                                                                                                                                                                                                                                                                                                                          <w:divBdr>
                                                                                                                                                                                                                                                                                                                            <w:top w:val="none" w:sz="0" w:space="0" w:color="auto"/>
                                                                                                                                                                                                                                                                                                                            <w:left w:val="none" w:sz="0" w:space="0" w:color="auto"/>
                                                                                                                                                                                                                                                                                                                            <w:bottom w:val="none" w:sz="0" w:space="0" w:color="auto"/>
                                                                                                                                                                                                                                                                                                                            <w:right w:val="none" w:sz="0" w:space="0" w:color="auto"/>
                                                                                                                                                                                                                                                                                                                          </w:divBdr>
                                                                                                                                                                                                                                                                                                                          <w:divsChild>
                                                                                                                                                                                                                                                                                                                            <w:div w:id="1138456219">
                                                                                                                                                                                                                                                                                                                              <w:marLeft w:val="0"/>
                                                                                                                                                                                                                                                                                                                              <w:marRight w:val="0"/>
                                                                                                                                                                                                                                                                                                                              <w:marTop w:val="0"/>
                                                                                                                                                                                                                                                                                                                              <w:marBottom w:val="0"/>
                                                                                                                                                                                                                                                                                                                              <w:divBdr>
                                                                                                                                                                                                                                                                                                                                <w:top w:val="none" w:sz="0" w:space="0" w:color="auto"/>
                                                                                                                                                                                                                                                                                                                                <w:left w:val="none" w:sz="0" w:space="0" w:color="auto"/>
                                                                                                                                                                                                                                                                                                                                <w:bottom w:val="none" w:sz="0" w:space="0" w:color="auto"/>
                                                                                                                                                                                                                                                                                                                                <w:right w:val="none" w:sz="0" w:space="0" w:color="auto"/>
                                                                                                                                                                                                                                                                                                                              </w:divBdr>
                                                                                                                                                                                                                                                                                                                              <w:divsChild>
                                                                                                                                                                                                                                                                                                                                <w:div w:id="856651939">
                                                                                                                                                                                                                                                                                                                                  <w:marLeft w:val="0"/>
                                                                                                                                                                                                                                                                                                                                  <w:marRight w:val="0"/>
                                                                                                                                                                                                                                                                                                                                  <w:marTop w:val="0"/>
                                                                                                                                                                                                                                                                                                                                  <w:marBottom w:val="0"/>
                                                                                                                                                                                                                                                                                                                                  <w:divBdr>
                                                                                                                                                                                                                                                                                                                                    <w:top w:val="none" w:sz="0" w:space="0" w:color="auto"/>
                                                                                                                                                                                                                                                                                                                                    <w:left w:val="none" w:sz="0" w:space="0" w:color="auto"/>
                                                                                                                                                                                                                                                                                                                                    <w:bottom w:val="none" w:sz="0" w:space="0" w:color="auto"/>
                                                                                                                                                                                                                                                                                                                                    <w:right w:val="none" w:sz="0" w:space="0" w:color="auto"/>
                                                                                                                                                                                                                                                                                                                                  </w:divBdr>
                                                                                                                                                                                                                                                                                                                                  <w:divsChild>
                                                                                                                                                                                                                                                                                                                                    <w:div w:id="577599284">
                                                                                                                                                                                                                                                                                                                                      <w:marLeft w:val="0"/>
                                                                                                                                                                                                                                                                                                                                      <w:marRight w:val="0"/>
                                                                                                                                                                                                                                                                                                                                      <w:marTop w:val="0"/>
                                                                                                                                                                                                                                                                                                                                      <w:marBottom w:val="0"/>
                                                                                                                                                                                                                                                                                                                                      <w:divBdr>
                                                                                                                                                                                                                                                                                                                                        <w:top w:val="none" w:sz="0" w:space="0" w:color="auto"/>
                                                                                                                                                                                                                                                                                                                                        <w:left w:val="none" w:sz="0" w:space="0" w:color="auto"/>
                                                                                                                                                                                                                                                                                                                                        <w:bottom w:val="none" w:sz="0" w:space="0" w:color="auto"/>
                                                                                                                                                                                                                                                                                                                                        <w:right w:val="none" w:sz="0" w:space="0" w:color="auto"/>
                                                                                                                                                                                                                                                                                                                                      </w:divBdr>
                                                                                                                                                                                                                                                                                                                                      <w:divsChild>
                                                                                                                                                                                                                                                                                                                                        <w:div w:id="415053154">
                                                                                                                                                                                                                                                                                                                                          <w:marLeft w:val="0"/>
                                                                                                                                                                                                                                                                                                                                          <w:marRight w:val="0"/>
                                                                                                                                                                                                                                                                                                                                          <w:marTop w:val="0"/>
                                                                                                                                                                                                                                                                                                                                          <w:marBottom w:val="0"/>
                                                                                                                                                                                                                                                                                                                                          <w:divBdr>
                                                                                                                                                                                                                                                                                                                                            <w:top w:val="none" w:sz="0" w:space="0" w:color="auto"/>
                                                                                                                                                                                                                                                                                                                                            <w:left w:val="none" w:sz="0" w:space="0" w:color="auto"/>
                                                                                                                                                                                                                                                                                                                                            <w:bottom w:val="none" w:sz="0" w:space="0" w:color="auto"/>
                                                                                                                                                                                                                                                                                                                                            <w:right w:val="none" w:sz="0" w:space="0" w:color="auto"/>
                                                                                                                                                                                                                                                                                                                                          </w:divBdr>
                                                                                                                                                                                                                                                                                                                                          <w:divsChild>
                                                                                                                                                                                                                                                                                                                                            <w:div w:id="775443365">
                                                                                                                                                                                                                                                                                                                                              <w:marLeft w:val="0"/>
                                                                                                                                                                                                                                                                                                                                              <w:marRight w:val="0"/>
                                                                                                                                                                                                                                                                                                                                              <w:marTop w:val="0"/>
                                                                                                                                                                                                                                                                                                                                              <w:marBottom w:val="0"/>
                                                                                                                                                                                                                                                                                                                                              <w:divBdr>
                                                                                                                                                                                                                                                                                                                                                <w:top w:val="none" w:sz="0" w:space="0" w:color="auto"/>
                                                                                                                                                                                                                                                                                                                                                <w:left w:val="none" w:sz="0" w:space="0" w:color="auto"/>
                                                                                                                                                                                                                                                                                                                                                <w:bottom w:val="none" w:sz="0" w:space="0" w:color="auto"/>
                                                                                                                                                                                                                                                                                                                                                <w:right w:val="none" w:sz="0" w:space="0" w:color="auto"/>
                                                                                                                                                                                                                                                                                                                                              </w:divBdr>
                                                                                                                                                                                                                                                                                                                                              <w:divsChild>
                                                                                                                                                                                                                                                                                                                                                <w:div w:id="732049854">
                                                                                                                                                                                                                                                                                                                                                  <w:marLeft w:val="0"/>
                                                                                                                                                                                                                                                                                                                                                  <w:marRight w:val="0"/>
                                                                                                                                                                                                                                                                                                                                                  <w:marTop w:val="0"/>
                                                                                                                                                                                                                                                                                                                                                  <w:marBottom w:val="0"/>
                                                                                                                                                                                                                                                                                                                                                  <w:divBdr>
                                                                                                                                                                                                                                                                                                                                                    <w:top w:val="none" w:sz="0" w:space="0" w:color="auto"/>
                                                                                                                                                                                                                                                                                                                                                    <w:left w:val="none" w:sz="0" w:space="0" w:color="auto"/>
                                                                                                                                                                                                                                                                                                                                                    <w:bottom w:val="none" w:sz="0" w:space="0" w:color="auto"/>
                                                                                                                                                                                                                                                                                                                                                    <w:right w:val="none" w:sz="0" w:space="0" w:color="auto"/>
                                                                                                                                                                                                                                                                                                                                                  </w:divBdr>
                                                                                                                                                                                                                                                                                                                                                  <w:divsChild>
                                                                                                                                                                                                                                                                                                                                                    <w:div w:id="1101225054">
                                                                                                                                                                                                                                                                                                                                                      <w:marLeft w:val="0"/>
                                                                                                                                                                                                                                                                                                                                                      <w:marRight w:val="0"/>
                                                                                                                                                                                                                                                                                                                                                      <w:marTop w:val="0"/>
                                                                                                                                                                                                                                                                                                                                                      <w:marBottom w:val="0"/>
                                                                                                                                                                                                                                                                                                                                                      <w:divBdr>
                                                                                                                                                                                                                                                                                                                                                        <w:top w:val="none" w:sz="0" w:space="0" w:color="auto"/>
                                                                                                                                                                                                                                                                                                                                                        <w:left w:val="none" w:sz="0" w:space="0" w:color="auto"/>
                                                                                                                                                                                                                                                                                                                                                        <w:bottom w:val="none" w:sz="0" w:space="0" w:color="auto"/>
                                                                                                                                                                                                                                                                                                                                                        <w:right w:val="none" w:sz="0" w:space="0" w:color="auto"/>
                                                                                                                                                                                                                                                                                                                                                      </w:divBdr>
                                                                                                                                                                                                                                                                                                                                                      <w:divsChild>
                                                                                                                                                                                                                                                                                                                                                        <w:div w:id="1022897491">
                                                                                                                                                                                                                                                                                                                                                          <w:marLeft w:val="0"/>
                                                                                                                                                                                                                                                                                                                                                          <w:marRight w:val="0"/>
                                                                                                                                                                                                                                                                                                                                                          <w:marTop w:val="0"/>
                                                                                                                                                                                                                                                                                                                                                          <w:marBottom w:val="0"/>
                                                                                                                                                                                                                                                                                                                                                          <w:divBdr>
                                                                                                                                                                                                                                                                                                                                                            <w:top w:val="none" w:sz="0" w:space="0" w:color="auto"/>
                                                                                                                                                                                                                                                                                                                                                            <w:left w:val="none" w:sz="0" w:space="0" w:color="auto"/>
                                                                                                                                                                                                                                                                                                                                                            <w:bottom w:val="none" w:sz="0" w:space="0" w:color="auto"/>
                                                                                                                                                                                                                                                                                                                                                            <w:right w:val="none" w:sz="0" w:space="0" w:color="auto"/>
                                                                                                                                                                                                                                                                                                                                                          </w:divBdr>
                                                                                                                                                                                                                                                                                                                                                          <w:divsChild>
                                                                                                                                                                                                                                                                                                                                                            <w:div w:id="1419601095">
                                                                                                                                                                                                                                                                                                                                                              <w:marLeft w:val="0"/>
                                                                                                                                                                                                                                                                                                                                                              <w:marRight w:val="0"/>
                                                                                                                                                                                                                                                                                                                                                              <w:marTop w:val="0"/>
                                                                                                                                                                                                                                                                                                                                                              <w:marBottom w:val="0"/>
                                                                                                                                                                                                                                                                                                                                                              <w:divBdr>
                                                                                                                                                                                                                                                                                                                                                                <w:top w:val="none" w:sz="0" w:space="0" w:color="auto"/>
                                                                                                                                                                                                                                                                                                                                                                <w:left w:val="none" w:sz="0" w:space="0" w:color="auto"/>
                                                                                                                                                                                                                                                                                                                                                                <w:bottom w:val="none" w:sz="0" w:space="0" w:color="auto"/>
                                                                                                                                                                                                                                                                                                                                                                <w:right w:val="none" w:sz="0" w:space="0" w:color="auto"/>
                                                                                                                                                                                                                                                                                                                                                              </w:divBdr>
                                                                                                                                                                                                                                                                                                                                                              <w:divsChild>
                                                                                                                                                                                                                                                                                                                                                                <w:div w:id="418605286">
                                                                                                                                                                                                                                                                                                                                                                  <w:marLeft w:val="0"/>
                                                                                                                                                                                                                                                                                                                                                                  <w:marRight w:val="0"/>
                                                                                                                                                                                                                                                                                                                                                                  <w:marTop w:val="0"/>
                                                                                                                                                                                                                                                                                                                                                                  <w:marBottom w:val="0"/>
                                                                                                                                                                                                                                                                                                                                                                  <w:divBdr>
                                                                                                                                                                                                                                                                                                                                                                    <w:top w:val="none" w:sz="0" w:space="0" w:color="auto"/>
                                                                                                                                                                                                                                                                                                                                                                    <w:left w:val="none" w:sz="0" w:space="0" w:color="auto"/>
                                                                                                                                                                                                                                                                                                                                                                    <w:bottom w:val="none" w:sz="0" w:space="0" w:color="auto"/>
                                                                                                                                                                                                                                                                                                                                                                    <w:right w:val="none" w:sz="0" w:space="0" w:color="auto"/>
                                                                                                                                                                                                                                                                                                                                                                  </w:divBdr>
                                                                                                                                                                                                                                                                                                                                                                  <w:divsChild>
                                                                                                                                                                                                                                                                                                                                                                    <w:div w:id="162086594">
                                                                                                                                                                                                                                                                                                                                                                      <w:marLeft w:val="0"/>
                                                                                                                                                                                                                                                                                                                                                                      <w:marRight w:val="0"/>
                                                                                                                                                                                                                                                                                                                                                                      <w:marTop w:val="0"/>
                                                                                                                                                                                                                                                                                                                                                                      <w:marBottom w:val="0"/>
                                                                                                                                                                                                                                                                                                                                                                      <w:divBdr>
                                                                                                                                                                                                                                                                                                                                                                        <w:top w:val="none" w:sz="0" w:space="0" w:color="auto"/>
                                                                                                                                                                                                                                                                                                                                                                        <w:left w:val="none" w:sz="0" w:space="0" w:color="auto"/>
                                                                                                                                                                                                                                                                                                                                                                        <w:bottom w:val="none" w:sz="0" w:space="0" w:color="auto"/>
                                                                                                                                                                                                                                                                                                                                                                        <w:right w:val="none" w:sz="0" w:space="0" w:color="auto"/>
                                                                                                                                                                                                                                                                                                                                                                      </w:divBdr>
                                                                                                                                                                                                                                                                                                                                                                      <w:divsChild>
                                                                                                                                                                                                                                                                                                                                                                        <w:div w:id="649745755">
                                                                                                                                                                                                                                                                                                                                                                          <w:marLeft w:val="0"/>
                                                                                                                                                                                                                                                                                                                                                                          <w:marRight w:val="0"/>
                                                                                                                                                                                                                                                                                                                                                                          <w:marTop w:val="0"/>
                                                                                                                                                                                                                                                                                                                                                                          <w:marBottom w:val="0"/>
                                                                                                                                                                                                                                                                                                                                                                          <w:divBdr>
                                                                                                                                                                                                                                                                                                                                                                            <w:top w:val="none" w:sz="0" w:space="0" w:color="auto"/>
                                                                                                                                                                                                                                                                                                                                                                            <w:left w:val="none" w:sz="0" w:space="0" w:color="auto"/>
                                                                                                                                                                                                                                                                                                                                                                            <w:bottom w:val="none" w:sz="0" w:space="0" w:color="auto"/>
                                                                                                                                                                                                                                                                                                                                                                            <w:right w:val="none" w:sz="0" w:space="0" w:color="auto"/>
                                                                                                                                                                                                                                                                                                                                                                          </w:divBdr>
                                                                                                                                                                                                                                                                                                                                                                          <w:divsChild>
                                                                                                                                                                                                                                                                                                                                                                            <w:div w:id="1076509098">
                                                                                                                                                                                                                                                                                                                                                                              <w:marLeft w:val="0"/>
                                                                                                                                                                                                                                                                                                                                                                              <w:marRight w:val="0"/>
                                                                                                                                                                                                                                                                                                                                                                              <w:marTop w:val="0"/>
                                                                                                                                                                                                                                                                                                                                                                              <w:marBottom w:val="0"/>
                                                                                                                                                                                                                                                                                                                                                                              <w:divBdr>
                                                                                                                                                                                                                                                                                                                                                                                <w:top w:val="none" w:sz="0" w:space="0" w:color="auto"/>
                                                                                                                                                                                                                                                                                                                                                                                <w:left w:val="none" w:sz="0" w:space="0" w:color="auto"/>
                                                                                                                                                                                                                                                                                                                                                                                <w:bottom w:val="none" w:sz="0" w:space="0" w:color="auto"/>
                                                                                                                                                                                                                                                                                                                                                                                <w:right w:val="none" w:sz="0" w:space="0" w:color="auto"/>
                                                                                                                                                                                                                                                                                                                                                                              </w:divBdr>
                                                                                                                                                                                                                                                                                                                                                                              <w:divsChild>
                                                                                                                                                                                                                                                                                                                                                                                <w:div w:id="1641500495">
                                                                                                                                                                                                                                                                                                                                                                                  <w:marLeft w:val="0"/>
                                                                                                                                                                                                                                                                                                                                                                                  <w:marRight w:val="0"/>
                                                                                                                                                                                                                                                                                                                                                                                  <w:marTop w:val="0"/>
                                                                                                                                                                                                                                                                                                                                                                                  <w:marBottom w:val="0"/>
                                                                                                                                                                                                                                                                                                                                                                                  <w:divBdr>
                                                                                                                                                                                                                                                                                                                                                                                    <w:top w:val="none" w:sz="0" w:space="0" w:color="auto"/>
                                                                                                                                                                                                                                                                                                                                                                                    <w:left w:val="none" w:sz="0" w:space="0" w:color="auto"/>
                                                                                                                                                                                                                                                                                                                                                                                    <w:bottom w:val="none" w:sz="0" w:space="0" w:color="auto"/>
                                                                                                                                                                                                                                                                                                                                                                                    <w:right w:val="none" w:sz="0" w:space="0" w:color="auto"/>
                                                                                                                                                                                                                                                                                                                                                                                  </w:divBdr>
                                                                                                                                                                                                                                                                                                                                                                                  <w:divsChild>
                                                                                                                                                                                                                                                                                                                                                                                    <w:div w:id="1722941520">
                                                                                                                                                                                                                                                                                                                                                                                      <w:marLeft w:val="0"/>
                                                                                                                                                                                                                                                                                                                                                                                      <w:marRight w:val="0"/>
                                                                                                                                                                                                                                                                                                                                                                                      <w:marTop w:val="0"/>
                                                                                                                                                                                                                                                                                                                                                                                      <w:marBottom w:val="0"/>
                                                                                                                                                                                                                                                                                                                                                                                      <w:divBdr>
                                                                                                                                                                                                                                                                                                                                                                                        <w:top w:val="none" w:sz="0" w:space="0" w:color="auto"/>
                                                                                                                                                                                                                                                                                                                                                                                        <w:left w:val="none" w:sz="0" w:space="0" w:color="auto"/>
                                                                                                                                                                                                                                                                                                                                                                                        <w:bottom w:val="none" w:sz="0" w:space="0" w:color="auto"/>
                                                                                                                                                                                                                                                                                                                                                                                        <w:right w:val="none" w:sz="0" w:space="0" w:color="auto"/>
                                                                                                                                                                                                                                                                                                                                                                                      </w:divBdr>
                                                                                                                                                                                                                                                                                                                                                                                      <w:divsChild>
                                                                                                                                                                                                                                                                                                                                                                                        <w:div w:id="1942835719">
                                                                                                                                                                                                                                                                                                                                                                                          <w:marLeft w:val="0"/>
                                                                                                                                                                                                                                                                                                                                                                                          <w:marRight w:val="0"/>
                                                                                                                                                                                                                                                                                                                                                                                          <w:marTop w:val="0"/>
                                                                                                                                                                                                                                                                                                                                                                                          <w:marBottom w:val="0"/>
                                                                                                                                                                                                                                                                                                                                                                                          <w:divBdr>
                                                                                                                                                                                                                                                                                                                                                                                            <w:top w:val="none" w:sz="0" w:space="0" w:color="auto"/>
                                                                                                                                                                                                                                                                                                                                                                                            <w:left w:val="none" w:sz="0" w:space="0" w:color="auto"/>
                                                                                                                                                                                                                                                                                                                                                                                            <w:bottom w:val="none" w:sz="0" w:space="0" w:color="auto"/>
                                                                                                                                                                                                                                                                                                                                                                                            <w:right w:val="none" w:sz="0" w:space="0" w:color="auto"/>
                                                                                                                                                                                                                                                                                                                                                                                          </w:divBdr>
                                                                                                                                                                                                                                                                                                                                                                                          <w:divsChild>
                                                                                                                                                                                                                                                                                                                                                                                            <w:div w:id="258607101">
                                                                                                                                                                                                                                                                                                                                                                                              <w:marLeft w:val="0"/>
                                                                                                                                                                                                                                                                                                                                                                                              <w:marRight w:val="0"/>
                                                                                                                                                                                                                                                                                                                                                                                              <w:marTop w:val="0"/>
                                                                                                                                                                                                                                                                                                                                                                                              <w:marBottom w:val="0"/>
                                                                                                                                                                                                                                                                                                                                                                                              <w:divBdr>
                                                                                                                                                                                                                                                                                                                                                                                                <w:top w:val="none" w:sz="0" w:space="0" w:color="auto"/>
                                                                                                                                                                                                                                                                                                                                                                                                <w:left w:val="none" w:sz="0" w:space="0" w:color="auto"/>
                                                                                                                                                                                                                                                                                                                                                                                                <w:bottom w:val="none" w:sz="0" w:space="0" w:color="auto"/>
                                                                                                                                                                                                                                                                                                                                                                                                <w:right w:val="none" w:sz="0" w:space="0" w:color="auto"/>
                                                                                                                                                                                                                                                                                                                                                                                              </w:divBdr>
                                                                                                                                                                                                                                                                                                                                                                                              <w:divsChild>
                                                                                                                                                                                                                                                                                                                                                                                                <w:div w:id="172209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Apex">
      <a:dk1>
        <a:sysClr val="windowText" lastClr="000000"/>
      </a:dk1>
      <a:lt1>
        <a:sysClr val="window" lastClr="FFFFFF"/>
      </a:lt1>
      <a:dk2>
        <a:srgbClr val="69676D"/>
      </a:dk2>
      <a:lt2>
        <a:srgbClr val="C9C2D1"/>
      </a:lt2>
      <a:accent1>
        <a:srgbClr val="CEB966"/>
      </a:accent1>
      <a:accent2>
        <a:srgbClr val="9CB084"/>
      </a:accent2>
      <a:accent3>
        <a:srgbClr val="6BB1C9"/>
      </a:accent3>
      <a:accent4>
        <a:srgbClr val="6585CF"/>
      </a:accent4>
      <a:accent5>
        <a:srgbClr val="7E6BC9"/>
      </a:accent5>
      <a:accent6>
        <a:srgbClr val="A379BB"/>
      </a:accent6>
      <a:hlink>
        <a:srgbClr val="410082"/>
      </a:hlink>
      <a:folHlink>
        <a:srgbClr val="932968"/>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7CCFFF-E01C-452A-B70A-7198F4961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2</TotalTime>
  <Pages>16</Pages>
  <Words>17674</Words>
  <Characters>100745</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118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M D. (809400)</dc:creator>
  <cp:lastModifiedBy>Dominic</cp:lastModifiedBy>
  <cp:revision>25</cp:revision>
  <cp:lastPrinted>2014-12-07T02:05:00Z</cp:lastPrinted>
  <dcterms:created xsi:type="dcterms:W3CDTF">2014-10-24T14:13:00Z</dcterms:created>
  <dcterms:modified xsi:type="dcterms:W3CDTF">2014-12-07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_man@live.co.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